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E5C" w:rsidRDefault="0048120B" w:rsidP="00444E5C">
      <w:pPr>
        <w:pStyle w:val="Heading1"/>
        <w:spacing w:before="0"/>
      </w:pPr>
      <w:r>
        <w:t>bab i</w:t>
      </w:r>
      <w:r w:rsidR="009033D3">
        <w:t xml:space="preserve">i </w:t>
      </w:r>
    </w:p>
    <w:p w:rsidR="000B6092" w:rsidRDefault="009033D3" w:rsidP="00444E5C">
      <w:pPr>
        <w:pStyle w:val="Heading1"/>
        <w:spacing w:before="0"/>
      </w:pPr>
      <w:r>
        <w:t>landasan teori</w:t>
      </w:r>
    </w:p>
    <w:p w:rsidR="009033D3" w:rsidRDefault="009033D3" w:rsidP="009033D3"/>
    <w:p w:rsidR="009033D3" w:rsidRPr="009033D3" w:rsidRDefault="009033D3" w:rsidP="009033D3">
      <w:pPr>
        <w:pStyle w:val="Heading2"/>
      </w:pPr>
      <w:r>
        <w:t xml:space="preserve">2.1. </w:t>
      </w:r>
      <w:r w:rsidRPr="009033D3">
        <w:rPr>
          <w:i/>
        </w:rPr>
        <w:t>Data Mining</w:t>
      </w:r>
    </w:p>
    <w:p w:rsidR="0048120B" w:rsidRDefault="004A2E7C" w:rsidP="004A2E7C">
      <w:pPr>
        <w:ind w:left="450" w:firstLine="270"/>
      </w:pPr>
      <w:r>
        <w:rPr>
          <w:i/>
          <w:iCs/>
          <w:sz w:val="23"/>
          <w:szCs w:val="23"/>
        </w:rPr>
        <w:t xml:space="preserve">Data 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nd Sensuse, 2012)","plainTextFormattedCitation":"(Gunadi and Sensuse, 2012)","previouslyFormattedCitation":"(Gunadi and Sensuse, 2012)"},"properties":{"noteIndex":0},"schema":"https://github.com/citation-style-language/schema/raw/master/csl-citation.json"}</w:instrText>
      </w:r>
      <w:r w:rsidR="00B71560">
        <w:rPr>
          <w:sz w:val="23"/>
          <w:szCs w:val="23"/>
        </w:rPr>
        <w:fldChar w:fldCharType="separate"/>
      </w:r>
      <w:r w:rsidR="00B71560" w:rsidRPr="00B71560">
        <w:rPr>
          <w:noProof/>
          <w:sz w:val="23"/>
          <w:szCs w:val="23"/>
        </w:rPr>
        <w:t>(Gunadi and Sensuse, 2012)</w:t>
      </w:r>
      <w:r w:rsidR="00B71560">
        <w:rPr>
          <w:sz w:val="23"/>
          <w:szCs w:val="23"/>
        </w:rPr>
        <w:fldChar w:fldCharType="end"/>
      </w:r>
      <w:r>
        <w:rPr>
          <w:sz w:val="23"/>
          <w:szCs w:val="23"/>
        </w:rPr>
        <w:t xml:space="preserve">. Data mining juga bisa disebut knowledge discovery adalah proses pengambilan pola pada data yang </w:t>
      </w:r>
      <w:proofErr w:type="gramStart"/>
      <w:r>
        <w:rPr>
          <w:sz w:val="23"/>
          <w:szCs w:val="23"/>
        </w:rPr>
        <w:t>akan</w:t>
      </w:r>
      <w:proofErr w:type="gramEnd"/>
      <w:r>
        <w:rPr>
          <w:sz w:val="23"/>
          <w:szCs w:val="23"/>
        </w:rPr>
        <w:t xml:space="preserve"> di proses lalu output tersebut berupa informasi yang sangat penting. Proses yang dilakukan untuk mengekstrak pengetahuan dalam data mining adalah pengenalan pola, clustering, asosiasi, prediksi dan klasifikasi</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lt;i&gt;et al.&lt;/i&gt;, 2018)","plainTextFormattedCitation":"(Fitri et al., 2018)","previouslyFormattedCitation":"(Fitri &lt;i&gt;et al.&lt;/i&gt;, 2018)"},"properties":{"noteIndex":0},"schema":"https://github.com/citation-style-language/schema/raw/master/csl-citation.json"}</w:instrText>
      </w:r>
      <w:r w:rsidR="00B71560">
        <w:rPr>
          <w:sz w:val="23"/>
          <w:szCs w:val="23"/>
        </w:rPr>
        <w:fldChar w:fldCharType="separate"/>
      </w:r>
      <w:r w:rsidR="00B71560" w:rsidRPr="00B71560">
        <w:rPr>
          <w:noProof/>
          <w:sz w:val="23"/>
          <w:szCs w:val="23"/>
        </w:rPr>
        <w:t xml:space="preserve">(Fitri </w:t>
      </w:r>
      <w:r w:rsidR="00B71560" w:rsidRPr="00B71560">
        <w:rPr>
          <w:i/>
          <w:noProof/>
          <w:sz w:val="23"/>
          <w:szCs w:val="23"/>
        </w:rPr>
        <w:t>et al.</w:t>
      </w:r>
      <w:r w:rsidR="00B71560" w:rsidRPr="00B71560">
        <w:rPr>
          <w:noProof/>
          <w:sz w:val="23"/>
          <w:szCs w:val="23"/>
        </w:rPr>
        <w:t>, 2018)</w:t>
      </w:r>
      <w:r w:rsidR="00B71560">
        <w:rPr>
          <w:sz w:val="23"/>
          <w:szCs w:val="23"/>
        </w:rPr>
        <w:fldChar w:fldCharType="end"/>
      </w:r>
      <w:r>
        <w:rPr>
          <w:sz w:val="23"/>
          <w:szCs w:val="23"/>
        </w:rPr>
        <w:t xml:space="preserve">. </w:t>
      </w:r>
      <w:proofErr w:type="gramStart"/>
      <w:r>
        <w:rPr>
          <w:i/>
          <w:iCs/>
          <w:sz w:val="23"/>
          <w:szCs w:val="23"/>
        </w:rPr>
        <w:t xml:space="preserve">Data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9033D3" w:rsidRDefault="009033D3" w:rsidP="009033D3">
      <w:pPr>
        <w:pStyle w:val="Heading2"/>
        <w:rPr>
          <w:i/>
        </w:rPr>
      </w:pPr>
      <w:r>
        <w:t xml:space="preserve">2.2. </w:t>
      </w:r>
      <w:r>
        <w:rPr>
          <w:i/>
        </w:rPr>
        <w:t>Text Mining</w:t>
      </w:r>
    </w:p>
    <w:p w:rsidR="004A2E7C" w:rsidRDefault="004A2E7C" w:rsidP="004A2E7C">
      <w:pPr>
        <w:pStyle w:val="Default"/>
        <w:ind w:left="450" w:firstLine="270"/>
        <w:jc w:val="both"/>
        <w:rPr>
          <w:sz w:val="23"/>
          <w:szCs w:val="23"/>
        </w:rPr>
      </w:pPr>
      <w:r>
        <w:rPr>
          <w:sz w:val="23"/>
          <w:szCs w:val="23"/>
        </w:rPr>
        <w:t>Dalam jurnal</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sidR="00B71560">
        <w:rPr>
          <w:sz w:val="23"/>
          <w:szCs w:val="23"/>
        </w:rPr>
        <w:fldChar w:fldCharType="separate"/>
      </w:r>
      <w:r w:rsidR="00B71560" w:rsidRPr="00B71560">
        <w:rPr>
          <w:noProof/>
          <w:sz w:val="23"/>
          <w:szCs w:val="23"/>
        </w:rPr>
        <w:t>(Februariyanti, 2012)</w:t>
      </w:r>
      <w:r w:rsidR="00B71560">
        <w:rPr>
          <w:sz w:val="23"/>
          <w:szCs w:val="23"/>
        </w:rPr>
        <w:fldChar w:fldCharType="end"/>
      </w:r>
      <w:r>
        <w:rPr>
          <w:sz w:val="23"/>
          <w:szCs w:val="23"/>
        </w:rPr>
        <w:t xml:space="preserve">, 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Kunci dari proses ini adalah menggabungkan informasi yang berhasil diekstraksi dari berbagai </w:t>
      </w:r>
      <w:proofErr w:type="gramStart"/>
      <w:r>
        <w:rPr>
          <w:sz w:val="23"/>
          <w:szCs w:val="23"/>
        </w:rPr>
        <w:t>sumber .</w:t>
      </w:r>
      <w:proofErr w:type="gramEnd"/>
      <w:r>
        <w:rPr>
          <w:sz w:val="23"/>
          <w:szCs w:val="23"/>
        </w:rPr>
        <w:t xml:space="preserve"> </w:t>
      </w:r>
      <w:proofErr w:type="gramStart"/>
      <w:r>
        <w:rPr>
          <w:sz w:val="23"/>
          <w:szCs w:val="23"/>
        </w:rPr>
        <w:t xml:space="preserve">Sedangkan menurut Harlian </w:t>
      </w:r>
      <w:r>
        <w:rPr>
          <w:i/>
          <w:iCs/>
          <w:sz w:val="23"/>
          <w:szCs w:val="23"/>
        </w:rPr>
        <w:t xml:space="preserve">text mining </w:t>
      </w:r>
      <w:r>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Pr>
          <w:sz w:val="23"/>
          <w:szCs w:val="23"/>
        </w:rPr>
        <w:t xml:space="preserve"> </w:t>
      </w:r>
    </w:p>
    <w:p w:rsidR="009033D3" w:rsidRDefault="004A2E7C" w:rsidP="004A2E7C">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yang mana digunakan untuk mendapatkan informasi dari sebuah data atau dokumen berupa sekumpulan teks yang memiliki format yang terstruktur ataupun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berfungsi untuk mencari pola dalam teks, meganalisa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9033D3" w:rsidRDefault="009033D3" w:rsidP="009033D3">
      <w:pPr>
        <w:pStyle w:val="Heading2"/>
        <w:rPr>
          <w:i/>
        </w:rPr>
      </w:pPr>
      <w:r>
        <w:t xml:space="preserve">2.3. </w:t>
      </w:r>
      <w:r w:rsidR="008F3B21">
        <w:t>Plagiarisme</w:t>
      </w:r>
    </w:p>
    <w:p w:rsidR="000234EA" w:rsidRDefault="008F3B21" w:rsidP="000234EA">
      <w:pPr>
        <w:ind w:left="450" w:firstLine="270"/>
      </w:pPr>
      <w:r>
        <w:t xml:space="preserve">Dalam </w:t>
      </w:r>
      <w:r w:rsidR="000234EA">
        <w:t xml:space="preserve">jurnal </w:t>
      </w:r>
      <w:r w:rsidR="000234EA">
        <w:fldChar w:fldCharType="begin" w:fldLock="1"/>
      </w:r>
      <w:r w:rsidR="00AB4365">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nd Informatika, 2013)","plainTextFormattedCitation":"(Sunyoto and Informatika, 2013)","previouslyFormattedCitation":"(Sunyoto and Informatika, 2013)"},"properties":{"noteIndex":0},"schema":"https://github.com/citation-style-language/schema/raw/master/csl-citation.json"}</w:instrText>
      </w:r>
      <w:r w:rsidR="000234EA">
        <w:fldChar w:fldCharType="separate"/>
      </w:r>
      <w:r w:rsidR="000234EA" w:rsidRPr="000234EA">
        <w:rPr>
          <w:noProof/>
        </w:rPr>
        <w:t>(Sunyoto and Informatika, 2013)</w:t>
      </w:r>
      <w:r w:rsidR="000234EA">
        <w:fldChar w:fldCharType="end"/>
      </w:r>
      <w:r>
        <w:t xml:space="preserve">. </w:t>
      </w:r>
      <w:r w:rsidR="000234EA">
        <w:t xml:space="preserve">Plagiarisme atau plagiat adalah penjiplakan atau pengambilan karangan, pendapat orang lain dan menjadikannya seolah-olah karangan sendiri. </w:t>
      </w:r>
      <w:proofErr w:type="gramStart"/>
      <w:r w:rsidR="000234EA">
        <w:t xml:space="preserve">Pendekatan deteksi plagiat terbagi menjadi </w:t>
      </w:r>
      <w:r w:rsidR="000234EA" w:rsidRPr="000234EA">
        <w:rPr>
          <w:i/>
        </w:rPr>
        <w:t xml:space="preserve">intrinsic </w:t>
      </w:r>
      <w:r w:rsidR="000234EA">
        <w:t xml:space="preserve">dan </w:t>
      </w:r>
      <w:r w:rsidR="000234EA" w:rsidRPr="000234EA">
        <w:rPr>
          <w:i/>
        </w:rPr>
        <w:t>external</w:t>
      </w:r>
      <w:r w:rsidR="000234EA">
        <w:t>.</w:t>
      </w:r>
      <w:proofErr w:type="gramEnd"/>
      <w:r w:rsidR="000234EA">
        <w:t xml:space="preserve"> Pendekatan </w:t>
      </w:r>
      <w:r w:rsidR="000234EA" w:rsidRPr="000234EA">
        <w:rPr>
          <w:i/>
        </w:rPr>
        <w:t>external</w:t>
      </w:r>
      <w:r w:rsidR="000234EA">
        <w:t xml:space="preserve"> terbagi lagi menjadi tiga, yaitu perbandingan teks lengkap, kesamaan kata kunci dan </w:t>
      </w:r>
      <w:r w:rsidR="000234EA" w:rsidRPr="000234EA">
        <w:rPr>
          <w:i/>
        </w:rPr>
        <w:t>fingerprinting</w:t>
      </w:r>
      <w:r w:rsidR="000234EA">
        <w:t xml:space="preserve">. Perbandingan teks lengkap diterapkan untuk membandingkan semua isi dokumen, kesamaan kata kunci bekerja dengan </w:t>
      </w:r>
      <w:proofErr w:type="gramStart"/>
      <w:r w:rsidR="000234EA">
        <w:t>cara</w:t>
      </w:r>
      <w:proofErr w:type="gramEnd"/>
      <w:r w:rsidR="000234EA">
        <w:t xml:space="preserve"> mengekstrak </w:t>
      </w:r>
      <w:r w:rsidR="000234EA">
        <w:lastRenderedPageBreak/>
        <w:t xml:space="preserve">dan membandingkan kata kunci antar dokumen, dan </w:t>
      </w:r>
      <w:r w:rsidR="000234EA" w:rsidRPr="000234EA">
        <w:rPr>
          <w:i/>
        </w:rPr>
        <w:t>fingerprinting</w:t>
      </w:r>
      <w:r w:rsidR="000234EA">
        <w:t xml:space="preserve"> untuk mendeteksi kemiripan antardokumen dengan prinsip </w:t>
      </w:r>
      <w:r w:rsidR="000234EA" w:rsidRPr="000234EA">
        <w:rPr>
          <w:i/>
        </w:rPr>
        <w:t>hashing.</w:t>
      </w:r>
    </w:p>
    <w:p w:rsidR="000234EA" w:rsidRDefault="000234EA" w:rsidP="000234EA">
      <w:pPr>
        <w:ind w:left="450" w:firstLine="270"/>
      </w:pPr>
      <w:r>
        <w:t xml:space="preserve">Berdasarkan penelitian ini mengkategorikan praktek plagiat berdasarkan cara yang digunakan, </w:t>
      </w:r>
      <w:proofErr w:type="gramStart"/>
      <w:r>
        <w:t>diantaranya :</w:t>
      </w:r>
      <w:proofErr w:type="gramEnd"/>
    </w:p>
    <w:p w:rsidR="000234EA" w:rsidRDefault="000234EA" w:rsidP="000234EA">
      <w:pPr>
        <w:pStyle w:val="ListParagraph"/>
        <w:numPr>
          <w:ilvl w:val="0"/>
          <w:numId w:val="1"/>
        </w:numPr>
      </w:pPr>
      <w:r w:rsidRPr="00DA55D4">
        <w:rPr>
          <w:i/>
        </w:rPr>
        <w:t>Copy&amp;Paste plagiarism</w:t>
      </w:r>
      <w:r>
        <w:t>, menyalin setiap kata tanpa perubahan.</w:t>
      </w:r>
    </w:p>
    <w:p w:rsidR="000234EA" w:rsidRDefault="000234EA" w:rsidP="000234EA">
      <w:pPr>
        <w:pStyle w:val="ListParagraph"/>
        <w:numPr>
          <w:ilvl w:val="0"/>
          <w:numId w:val="1"/>
        </w:numPr>
      </w:pPr>
      <w:r w:rsidRPr="00DA55D4">
        <w:rPr>
          <w:i/>
        </w:rPr>
        <w:t>Disguised plagiarism</w:t>
      </w:r>
      <w:r>
        <w:t xml:space="preserve">, tergolong kedalam praktek menutupi bagian yang disalin, teridentifikasi ke dalam empat teknik, yaitu </w:t>
      </w:r>
      <w:r w:rsidRPr="00DA55D4">
        <w:rPr>
          <w:i/>
        </w:rPr>
        <w:t>shake&amp;paste, expansive plagiarism, contractive plagiarism,</w:t>
      </w:r>
      <w:r>
        <w:t xml:space="preserve"> dan </w:t>
      </w:r>
      <w:r w:rsidRPr="00DA55D4">
        <w:rPr>
          <w:i/>
        </w:rPr>
        <w:t>mosaic plagiarism.</w:t>
      </w:r>
    </w:p>
    <w:p w:rsidR="000234EA" w:rsidRDefault="000234EA" w:rsidP="000234EA">
      <w:pPr>
        <w:pStyle w:val="ListParagraph"/>
        <w:numPr>
          <w:ilvl w:val="0"/>
          <w:numId w:val="1"/>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0234EA" w:rsidRDefault="000234EA" w:rsidP="000234EA">
      <w:pPr>
        <w:pStyle w:val="ListParagraph"/>
        <w:numPr>
          <w:ilvl w:val="0"/>
          <w:numId w:val="3"/>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0234EA" w:rsidRDefault="000234EA" w:rsidP="000234EA">
      <w:pPr>
        <w:pStyle w:val="ListParagraph"/>
        <w:numPr>
          <w:ilvl w:val="0"/>
          <w:numId w:val="3"/>
        </w:numPr>
      </w:pPr>
      <w:r w:rsidRPr="00DA55D4">
        <w:rPr>
          <w:i/>
        </w:rPr>
        <w:t>Translated plagiarism</w:t>
      </w:r>
      <w:r>
        <w:t>, mengkonversi konten dari satu bahasa ke bahasa lain.</w:t>
      </w:r>
    </w:p>
    <w:p w:rsidR="000234EA" w:rsidRDefault="000234EA" w:rsidP="000234EA">
      <w:pPr>
        <w:pStyle w:val="ListParagraph"/>
        <w:numPr>
          <w:ilvl w:val="0"/>
          <w:numId w:val="3"/>
        </w:numPr>
      </w:pPr>
      <w:r w:rsidRPr="00DA55D4">
        <w:rPr>
          <w:i/>
        </w:rPr>
        <w:t>Idea plagiarism</w:t>
      </w:r>
      <w:r>
        <w:t>, menggunakan ide asing tanpa menyatakan sumber.</w:t>
      </w:r>
    </w:p>
    <w:p w:rsidR="009033D3" w:rsidRDefault="000234EA" w:rsidP="000234EA">
      <w:pPr>
        <w:ind w:left="450" w:firstLine="270"/>
      </w:pPr>
      <w:proofErr w:type="gramStart"/>
      <w:r w:rsidRPr="00DA55D4">
        <w:rPr>
          <w:i/>
        </w:rPr>
        <w:t>Self plagiarism</w:t>
      </w:r>
      <w:r>
        <w:t>, penggunaan sebagian atau keseluruhan tulisan pribadi yang tidak dibenarkan secara ilmiah.</w:t>
      </w:r>
      <w:proofErr w:type="gramEnd"/>
    </w:p>
    <w:p w:rsidR="009033D3" w:rsidRDefault="009033D3" w:rsidP="009033D3">
      <w:pPr>
        <w:pStyle w:val="Heading2"/>
        <w:rPr>
          <w:i/>
        </w:rPr>
      </w:pPr>
      <w:r>
        <w:t xml:space="preserve">2.4. </w:t>
      </w:r>
      <w:r w:rsidRPr="009033D3">
        <w:rPr>
          <w:i/>
        </w:rPr>
        <w:t>Preprocessing</w:t>
      </w:r>
    </w:p>
    <w:p w:rsidR="004A2E7C" w:rsidRDefault="004A2E7C" w:rsidP="00D7631E">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4A2E7C" w:rsidRPr="004A2E7C" w:rsidRDefault="004A2E7C" w:rsidP="00D7631E">
      <w:pPr>
        <w:ind w:left="450" w:firstLine="270"/>
      </w:pPr>
      <w:r>
        <w:rPr>
          <w:sz w:val="23"/>
          <w:szCs w:val="23"/>
        </w:rPr>
        <w:t xml:space="preserve">Merujuk pada penelitian sebelumnya yang dilakukan oleh Himalatha dalam jurnal </w:t>
      </w:r>
      <w:r w:rsidR="00B71560">
        <w:rPr>
          <w:sz w:val="23"/>
          <w:szCs w:val="23"/>
        </w:rPr>
        <w:fldChar w:fldCharType="begin" w:fldLock="1"/>
      </w:r>
      <w:r w:rsidR="00B71560">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nd Hayaty, 2019)","plainTextFormattedCitation":"(Filcha and Hayaty, 2019)","previouslyFormattedCitation":"(Filcha and Hayaty, 2019)"},"properties":{"noteIndex":0},"schema":"https://github.com/citation-style-language/schema/raw/master/csl-citation.json"}</w:instrText>
      </w:r>
      <w:r w:rsidR="00B71560">
        <w:rPr>
          <w:sz w:val="23"/>
          <w:szCs w:val="23"/>
        </w:rPr>
        <w:fldChar w:fldCharType="separate"/>
      </w:r>
      <w:r w:rsidR="00B71560" w:rsidRPr="00B71560">
        <w:rPr>
          <w:noProof/>
          <w:sz w:val="23"/>
          <w:szCs w:val="23"/>
        </w:rPr>
        <w:t>(Filcha and Hayaty, 2019)</w:t>
      </w:r>
      <w:r w:rsidR="00B71560">
        <w:rPr>
          <w:sz w:val="23"/>
          <w:szCs w:val="23"/>
        </w:rPr>
        <w:fldChar w:fldCharType="end"/>
      </w:r>
      <w:r w:rsidR="00B71560">
        <w:rPr>
          <w:sz w:val="23"/>
          <w:szCs w:val="23"/>
        </w:rPr>
        <w:t xml:space="preserve"> </w:t>
      </w:r>
      <w:r>
        <w:rPr>
          <w:sz w:val="23"/>
          <w:szCs w:val="23"/>
        </w:rPr>
        <w:t xml:space="preserve">maka pada penelitian ini akan dibahas beberapa tahapan </w:t>
      </w:r>
      <w:r>
        <w:rPr>
          <w:i/>
          <w:iCs/>
          <w:sz w:val="23"/>
          <w:szCs w:val="23"/>
        </w:rPr>
        <w:t xml:space="preserve">preprocessing </w:t>
      </w:r>
      <w:r>
        <w:rPr>
          <w:sz w:val="23"/>
          <w:szCs w:val="23"/>
        </w:rPr>
        <w:t xml:space="preserve">teks antara lain, </w:t>
      </w:r>
      <w:r>
        <w:rPr>
          <w:i/>
          <w:iCs/>
          <w:sz w:val="23"/>
          <w:szCs w:val="23"/>
        </w:rPr>
        <w:t xml:space="preserve">casefolding, </w:t>
      </w:r>
      <w:r>
        <w:rPr>
          <w:sz w:val="23"/>
          <w:szCs w:val="23"/>
        </w:rPr>
        <w:t xml:space="preserve">menghapus karakter selain a-z, menghapus teks dengan 1 karakter, mengganti </w:t>
      </w:r>
      <w:r>
        <w:rPr>
          <w:i/>
          <w:iCs/>
          <w:sz w:val="23"/>
          <w:szCs w:val="23"/>
        </w:rPr>
        <w:t xml:space="preserve">slangword, </w:t>
      </w:r>
      <w:r>
        <w:rPr>
          <w:sz w:val="23"/>
          <w:szCs w:val="23"/>
        </w:rPr>
        <w:t xml:space="preserve">menghapus </w:t>
      </w:r>
      <w:r w:rsidR="00D7631E">
        <w:rPr>
          <w:i/>
          <w:iCs/>
          <w:sz w:val="23"/>
          <w:szCs w:val="23"/>
        </w:rPr>
        <w:t xml:space="preserve">stopword, </w:t>
      </w:r>
      <w:r w:rsidR="00D7631E">
        <w:rPr>
          <w:iCs/>
          <w:sz w:val="23"/>
          <w:szCs w:val="23"/>
        </w:rPr>
        <w:t xml:space="preserve">dan </w:t>
      </w:r>
      <w:r w:rsidR="00D7631E">
        <w:rPr>
          <w:i/>
          <w:iCs/>
          <w:sz w:val="23"/>
          <w:szCs w:val="23"/>
        </w:rPr>
        <w:t>stemming.</w:t>
      </w:r>
    </w:p>
    <w:p w:rsidR="009033D3" w:rsidRDefault="009033D3" w:rsidP="009033D3">
      <w:pPr>
        <w:pStyle w:val="Heading3"/>
        <w:ind w:left="450"/>
        <w:rPr>
          <w:i/>
        </w:rPr>
      </w:pPr>
      <w:r>
        <w:t xml:space="preserve">2.4.1. </w:t>
      </w:r>
      <w:r>
        <w:rPr>
          <w:i/>
        </w:rPr>
        <w:t>Casefolding</w:t>
      </w:r>
    </w:p>
    <w:p w:rsidR="00D7631E" w:rsidRPr="00D7631E" w:rsidRDefault="00D7631E" w:rsidP="00D7631E">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9033D3" w:rsidRDefault="009033D3" w:rsidP="009033D3">
      <w:pPr>
        <w:pStyle w:val="Heading3"/>
        <w:ind w:left="450"/>
      </w:pPr>
      <w:r>
        <w:t>2.4.2. Menghapus karakter kecuali a sampai z</w:t>
      </w:r>
    </w:p>
    <w:p w:rsidR="00D7631E" w:rsidRPr="00D7631E" w:rsidRDefault="00D7631E" w:rsidP="00D7631E">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rsidR="009033D3" w:rsidRDefault="009033D3" w:rsidP="009033D3">
      <w:pPr>
        <w:pStyle w:val="Heading3"/>
        <w:ind w:left="450"/>
      </w:pPr>
      <w:r>
        <w:t>2.4.3. Menghapus teks dengan 1 karakter</w:t>
      </w:r>
    </w:p>
    <w:p w:rsidR="00D7631E" w:rsidRPr="00D7631E" w:rsidRDefault="00D7631E" w:rsidP="00D7631E">
      <w:pPr>
        <w:ind w:left="1080" w:firstLine="360"/>
      </w:pPr>
      <w:r>
        <w:rPr>
          <w:sz w:val="23"/>
          <w:szCs w:val="23"/>
        </w:rPr>
        <w:t>Pada proses ini dilakukan penghapusan kata dengan jumlah hanya 1 karakter saja, penghapusan karakter ini bertujuan untuk mengurangi kata yang dianggap tidak memiliki arti.</w:t>
      </w:r>
    </w:p>
    <w:p w:rsidR="009033D3" w:rsidRDefault="009033D3" w:rsidP="009033D3">
      <w:pPr>
        <w:pStyle w:val="Heading3"/>
        <w:ind w:left="450"/>
        <w:rPr>
          <w:i/>
        </w:rPr>
      </w:pPr>
      <w:r>
        <w:t xml:space="preserve">2.4.4. Mengganti </w:t>
      </w:r>
      <w:r>
        <w:rPr>
          <w:i/>
        </w:rPr>
        <w:t>slangword</w:t>
      </w:r>
    </w:p>
    <w:p w:rsidR="00D7631E" w:rsidRPr="00D7631E" w:rsidRDefault="00D7631E" w:rsidP="00D7631E">
      <w:pPr>
        <w:ind w:left="1080" w:firstLine="360"/>
      </w:pPr>
      <w:r>
        <w:rPr>
          <w:sz w:val="23"/>
          <w:szCs w:val="23"/>
        </w:rPr>
        <w:t xml:space="preserve">Teks yang tidak terstruktur membuat sebuah teks terkadang tidak sesuai dengan ejaan bahasa Indonesia yang baku (EYD) pada konteks ini, kata yang tidak baku disebut dengan </w:t>
      </w:r>
      <w:r>
        <w:rPr>
          <w:i/>
          <w:iCs/>
          <w:sz w:val="23"/>
          <w:szCs w:val="23"/>
        </w:rPr>
        <w:t xml:space="preserve">slangword,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Pr>
          <w:i/>
          <w:iCs/>
          <w:sz w:val="23"/>
          <w:szCs w:val="23"/>
        </w:rPr>
        <w:t xml:space="preserve">slangword,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9033D3" w:rsidRDefault="009033D3" w:rsidP="00D7631E">
      <w:pPr>
        <w:pStyle w:val="Heading3"/>
        <w:tabs>
          <w:tab w:val="left" w:pos="3660"/>
        </w:tabs>
        <w:ind w:left="450"/>
        <w:rPr>
          <w:i/>
        </w:rPr>
      </w:pPr>
      <w:r>
        <w:t xml:space="preserve">2.4.5. Menghapus </w:t>
      </w:r>
      <w:r>
        <w:rPr>
          <w:i/>
        </w:rPr>
        <w:t>stopword</w:t>
      </w:r>
      <w:r w:rsidR="00D7631E">
        <w:rPr>
          <w:i/>
        </w:rPr>
        <w:tab/>
      </w:r>
    </w:p>
    <w:p w:rsidR="00D7631E" w:rsidRPr="00D7631E" w:rsidRDefault="00D7631E" w:rsidP="00D7631E">
      <w:pPr>
        <w:tabs>
          <w:tab w:val="left" w:pos="1080"/>
        </w:tabs>
        <w:ind w:left="1080"/>
      </w:pPr>
      <w:r>
        <w:rPr>
          <w:i/>
          <w:iCs/>
          <w:sz w:val="23"/>
          <w:szCs w:val="23"/>
        </w:rPr>
        <w:tab/>
        <w:t xml:space="preserve">Stopword </w:t>
      </w:r>
      <w:r>
        <w:rPr>
          <w:sz w:val="23"/>
          <w:szCs w:val="23"/>
        </w:rPr>
        <w:t xml:space="preserve">merupakan salahsatu kata yang diabaikan dalam pemrosesan, Ringkasnya </w:t>
      </w:r>
      <w:r>
        <w:rPr>
          <w:i/>
          <w:iCs/>
          <w:sz w:val="23"/>
          <w:szCs w:val="23"/>
        </w:rPr>
        <w:t xml:space="preserve">stopword </w:t>
      </w:r>
      <w:r>
        <w:rPr>
          <w:sz w:val="23"/>
          <w:szCs w:val="23"/>
        </w:rPr>
        <w:t xml:space="preserve">adalah kata hubung atau kata sambung dalam sebuah kalimat, seperti “di”, “pada”, “karena”, “sebuah”, “oleh”, dll. Sebelum melakukan proses penghapusan </w:t>
      </w:r>
      <w:r>
        <w:rPr>
          <w:i/>
          <w:iCs/>
          <w:sz w:val="23"/>
          <w:szCs w:val="23"/>
        </w:rPr>
        <w:t>stopword</w:t>
      </w:r>
      <w:r>
        <w:rPr>
          <w:sz w:val="23"/>
          <w:szCs w:val="23"/>
        </w:rPr>
        <w:t xml:space="preserve">, kumpulkan daftar atau kamus </w:t>
      </w:r>
      <w:r>
        <w:rPr>
          <w:i/>
          <w:iCs/>
          <w:sz w:val="23"/>
          <w:szCs w:val="23"/>
        </w:rPr>
        <w:t xml:space="preserve">stopword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dalam bahasa Indonesia, datanya bersumber dari</w:t>
      </w:r>
      <w:r w:rsidR="00B71560">
        <w:rPr>
          <w:sz w:val="23"/>
          <w:szCs w:val="23"/>
        </w:rPr>
        <w:t xml:space="preserve"> </w:t>
      </w:r>
      <w:r w:rsidR="00B71560">
        <w:rPr>
          <w:sz w:val="23"/>
          <w:szCs w:val="23"/>
        </w:rPr>
        <w:fldChar w:fldCharType="begin" w:fldLock="1"/>
      </w:r>
      <w:r w:rsidR="008F3B21">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sidR="00B71560">
        <w:rPr>
          <w:sz w:val="23"/>
          <w:szCs w:val="23"/>
        </w:rPr>
        <w:fldChar w:fldCharType="separate"/>
      </w:r>
      <w:r w:rsidR="00B71560" w:rsidRPr="00B71560">
        <w:rPr>
          <w:noProof/>
          <w:sz w:val="23"/>
          <w:szCs w:val="23"/>
        </w:rPr>
        <w:t>(Tala, 2003)</w:t>
      </w:r>
      <w:r w:rsidR="00B71560">
        <w:rPr>
          <w:sz w:val="23"/>
          <w:szCs w:val="23"/>
        </w:rPr>
        <w:fldChar w:fldCharType="end"/>
      </w:r>
      <w:r>
        <w:rPr>
          <w:sz w:val="23"/>
          <w:szCs w:val="23"/>
        </w:rPr>
        <w:t>.</w:t>
      </w:r>
    </w:p>
    <w:p w:rsidR="009033D3" w:rsidRDefault="009033D3" w:rsidP="00D7631E">
      <w:pPr>
        <w:pStyle w:val="Heading3"/>
        <w:ind w:left="446"/>
        <w:rPr>
          <w:i/>
        </w:rPr>
      </w:pPr>
      <w:r w:rsidRPr="009033D3">
        <w:t>2.4.6.</w:t>
      </w:r>
      <w:r>
        <w:rPr>
          <w:i/>
        </w:rPr>
        <w:t xml:space="preserve"> Stemming</w:t>
      </w:r>
    </w:p>
    <w:p w:rsidR="004F000A" w:rsidRDefault="004F000A" w:rsidP="004F000A">
      <w:pPr>
        <w:spacing w:after="0"/>
        <w:ind w:left="1080" w:firstLine="360"/>
      </w:pPr>
      <w:r w:rsidRPr="004F000A">
        <w:rPr>
          <w:i/>
        </w:rPr>
        <w:t>Stemming</w:t>
      </w:r>
      <w:r>
        <w:t xml:space="preserve"> adalah proses pemotongan (pembuangan) imbuhan </w:t>
      </w:r>
      <w:r w:rsidRPr="004F000A">
        <w:rPr>
          <w:i/>
        </w:rPr>
        <w:t>(affix),</w:t>
      </w:r>
      <w:r>
        <w:t xml:space="preserve"> baik </w:t>
      </w:r>
      <w:r w:rsidRPr="004F000A">
        <w:rPr>
          <w:i/>
        </w:rPr>
        <w:t>prefix</w:t>
      </w:r>
      <w:r>
        <w:t xml:space="preserve"> maupun </w:t>
      </w:r>
      <w:r w:rsidRPr="004F000A">
        <w:rPr>
          <w:i/>
        </w:rPr>
        <w:t>suffix</w:t>
      </w:r>
      <w:r>
        <w:t xml:space="preserve">, dari sebuah </w:t>
      </w:r>
      <w:r w:rsidRPr="004F000A">
        <w:rPr>
          <w:i/>
        </w:rPr>
        <w:t>term</w:t>
      </w:r>
      <w:r>
        <w:t xml:space="preserve"> untuk mendapatkan kata dasar </w:t>
      </w:r>
      <w:r w:rsidRPr="004F000A">
        <w:rPr>
          <w:i/>
        </w:rPr>
        <w:t>(root</w:t>
      </w:r>
      <w:r>
        <w:t xml:space="preserve"> atau </w:t>
      </w:r>
      <w:r w:rsidRPr="004F000A">
        <w:rPr>
          <w:i/>
        </w:rPr>
        <w:t>stem)</w:t>
      </w:r>
      <w:r>
        <w:t xml:space="preserve"> dari kata yang berimbuhan</w:t>
      </w:r>
      <w:r>
        <w:t xml:space="preserve"> </w:t>
      </w:r>
      <w:r>
        <w:fldChar w:fldCharType="begin" w:fldLock="1"/>
      </w:r>
      <w:r>
        <w:instrText>ADDIN CSL_CITATION {"citationItems":[{"id":"ITEM-1","itemData":{"DOI":"10.30646/sinus.v15i2.305","ISSN":"1693-1173","abstract":"Stemming is a process to return a derivative word into its root word by eliminating the affixes. This is necessary to support a better information retrieval system. Some research on stemming algorithm, including algorithm Nazief &amp; Adriani and Porter. Each stemmer has advantages and disadvantages of each. The purpose of this study is to compare the two stemmers, so it is known which algorithm is better to support information retrieval system. This research mostly applied literature study with reference to research conducted by Asian Jelita and Fadillah Z Tala. Test documents obtained from online news sites (detik.com). The process of analysis is done by calculating the number of correct results and experiencing stemming errors (over stemming, under stemming, unchanged, spelling exception), then comparing the result and time of the process, so it will be known which stemmer is better to support information retrieval system.","author":[{"dropping-particle":"","family":"Wahyudi","given":"Dwi","non-dropping-particle":"","parse-names":false,"suffix":""},{"dropping-particle":"","family":"Susyanto","given":"Teguh","non-dropping-particle":"","parse-names":false,"suffix":""},{"dropping-particle":"","family":"Nugroho","given":"Didik","non-dropping-particle":"","parse-names":false,"suffix":""}],"container-title":"Jurnal Ilmiah SINUS","id":"ITEM-1","issue":"2","issued":{"date-parts":[["2017"]]},"page":"49-56","title":"Implementasi Dan Analisis Algoritma Stemming Nazief &amp; Adriani Dan Porter Pada Dokumen Berbahasa Indonesia","type":"article-journal","volume":"15"},"uris":["http://www.mendeley.com/documents/?uuid=446e8316-227a-4492-a7a9-e665f39752f6"]}],"mendeley":{"formattedCitation":"(Wahyudi &lt;i&gt;et al.&lt;/i&gt;, 2017)","plainTextFormattedCitation":"(Wahyudi et al., 2017)"},"properties":{"noteIndex":0},"schema":"https://github.com/citation-style-language/schema/raw/master/csl-citation.json"}</w:instrText>
      </w:r>
      <w:r>
        <w:fldChar w:fldCharType="separate"/>
      </w:r>
      <w:r w:rsidRPr="004F000A">
        <w:rPr>
          <w:noProof/>
        </w:rPr>
        <w:t xml:space="preserve">(Wahyudi </w:t>
      </w:r>
      <w:r w:rsidRPr="004F000A">
        <w:rPr>
          <w:i/>
          <w:noProof/>
        </w:rPr>
        <w:t>et al.</w:t>
      </w:r>
      <w:r w:rsidRPr="004F000A">
        <w:rPr>
          <w:noProof/>
        </w:rPr>
        <w:t>, 2017)</w:t>
      </w:r>
      <w:r>
        <w:fldChar w:fldCharType="end"/>
      </w:r>
      <w:r>
        <w:t xml:space="preserve">. Dalam penelitian ini proses stemming menggunakan </w:t>
      </w:r>
      <w:r w:rsidRPr="004F000A">
        <w:rPr>
          <w:i/>
        </w:rPr>
        <w:t>library</w:t>
      </w:r>
      <w:r>
        <w:t xml:space="preserve"> Sastrawi, </w:t>
      </w:r>
      <w:r>
        <w:t>algoritme</w:t>
      </w:r>
      <w:r>
        <w:t xml:space="preserve"> </w:t>
      </w:r>
      <w:r w:rsidRPr="004F000A">
        <w:rPr>
          <w:i/>
        </w:rPr>
        <w:t>stemming Nazief</w:t>
      </w:r>
      <w:r>
        <w:t xml:space="preserve"> dan Adriani tahun 1996, </w:t>
      </w:r>
      <w:r>
        <w:t>algoritme</w:t>
      </w:r>
      <w:r>
        <w:t xml:space="preserve"> ini dikembangkan berdasarkan aturan morfologi Bahasa Indonesia yang mengelompokkan imbuhan menjadi awalan </w:t>
      </w:r>
      <w:r w:rsidRPr="005A313B">
        <w:rPr>
          <w:i/>
        </w:rPr>
        <w:t>(prefix)</w:t>
      </w:r>
      <w:r>
        <w:t xml:space="preserve">, sisipan </w:t>
      </w:r>
      <w:r w:rsidRPr="005A313B">
        <w:rPr>
          <w:i/>
        </w:rPr>
        <w:t>(infix)</w:t>
      </w:r>
      <w:r>
        <w:t xml:space="preserve">, akhiran </w:t>
      </w:r>
      <w:r w:rsidRPr="005A313B">
        <w:rPr>
          <w:i/>
        </w:rPr>
        <w:t>(suffix)</w:t>
      </w:r>
      <w:r>
        <w:t xml:space="preserve"> dan gabungan awalan akhiran </w:t>
      </w:r>
      <w:r w:rsidRPr="005A313B">
        <w:rPr>
          <w:i/>
        </w:rPr>
        <w:t>(confixes)</w:t>
      </w:r>
      <w:r>
        <w:t xml:space="preserve">. Berikut contoh </w:t>
      </w:r>
      <w:r w:rsidRPr="005A313B">
        <w:rPr>
          <w:i/>
        </w:rPr>
        <w:t>stemming</w:t>
      </w:r>
      <w:r>
        <w:t xml:space="preserve"> pada Tabel 2.1 yang menjelaskan perubahan pada kata yang memiliki imbuhan, kemudian dilakukan proses </w:t>
      </w:r>
      <w:r w:rsidRPr="005A313B">
        <w:rPr>
          <w:i/>
        </w:rPr>
        <w:t>stemming</w:t>
      </w:r>
      <w:r>
        <w:t xml:space="preserve"> sehingga menghasilkan sebuah kata dasar. </w:t>
      </w:r>
    </w:p>
    <w:p w:rsidR="004F000A" w:rsidRDefault="004F000A" w:rsidP="004F000A">
      <w:pPr>
        <w:spacing w:after="0"/>
        <w:ind w:left="1080" w:firstLine="360"/>
      </w:pPr>
      <w:r>
        <w:t>Algoritme</w:t>
      </w:r>
      <w:r>
        <w:t xml:space="preserve"> yang dibuat oleh Bobby Nazief dan Mirna Adriani ini memiliki tahap-tahap sebagai berikut: </w:t>
      </w:r>
    </w:p>
    <w:p w:rsidR="004F000A" w:rsidRDefault="004F000A" w:rsidP="005A313B">
      <w:pPr>
        <w:pStyle w:val="ListParagraph"/>
        <w:numPr>
          <w:ilvl w:val="0"/>
          <w:numId w:val="5"/>
        </w:numPr>
        <w:spacing w:after="0"/>
        <w:ind w:left="1440"/>
      </w:pPr>
      <w:r>
        <w:t xml:space="preserve">Cari kata yang </w:t>
      </w:r>
      <w:proofErr w:type="gramStart"/>
      <w:r>
        <w:t>akan</w:t>
      </w:r>
      <w:proofErr w:type="gramEnd"/>
      <w:r>
        <w:t xml:space="preserve"> distem dalam kamus. Jika ditemukan maka diasumsikan bahwa kata tesebut adalah </w:t>
      </w:r>
      <w:r w:rsidRPr="005A313B">
        <w:rPr>
          <w:i/>
        </w:rPr>
        <w:t>root word</w:t>
      </w:r>
      <w:r>
        <w:t xml:space="preserve">. Maka </w:t>
      </w:r>
      <w:r>
        <w:t>algoritme</w:t>
      </w:r>
      <w:r>
        <w:t xml:space="preserve"> berhenti.</w:t>
      </w:r>
    </w:p>
    <w:p w:rsidR="004F000A" w:rsidRDefault="004F000A" w:rsidP="005A313B">
      <w:pPr>
        <w:pStyle w:val="ListParagraph"/>
        <w:numPr>
          <w:ilvl w:val="0"/>
          <w:numId w:val="5"/>
        </w:numPr>
        <w:spacing w:after="0"/>
        <w:ind w:left="1440"/>
      </w:pPr>
      <w:r w:rsidRPr="005A313B">
        <w:rPr>
          <w:i/>
        </w:rPr>
        <w:t>Inflection Suffixes</w:t>
      </w:r>
      <w:r>
        <w:t xml:space="preserve"> (“-lah”, “-kah”, “-ku”, “-mu”, atau “-nya”) dibuang. Jika berupa </w:t>
      </w:r>
      <w:r w:rsidRPr="005A313B">
        <w:rPr>
          <w:i/>
        </w:rPr>
        <w:t>particles</w:t>
      </w:r>
      <w:r>
        <w:t xml:space="preserve"> (“-lah”, “-kah”, “-tah” atau “-pun”) maka langkah ini diulangi lagi untuk menghapus </w:t>
      </w:r>
      <w:r w:rsidRPr="005A313B">
        <w:rPr>
          <w:i/>
        </w:rPr>
        <w:t>Possesive Pronouns</w:t>
      </w:r>
      <w:r>
        <w:t xml:space="preserve"> (“-ku”, “-mu”, atau “-nya”), jika ada. </w:t>
      </w:r>
    </w:p>
    <w:p w:rsidR="004F000A" w:rsidRDefault="004F000A" w:rsidP="005A313B">
      <w:pPr>
        <w:pStyle w:val="ListParagraph"/>
        <w:numPr>
          <w:ilvl w:val="0"/>
          <w:numId w:val="5"/>
        </w:numPr>
        <w:spacing w:after="0"/>
        <w:ind w:left="1440"/>
      </w:pPr>
      <w:r>
        <w:lastRenderedPageBreak/>
        <w:t xml:space="preserve">Hapus </w:t>
      </w:r>
      <w:r w:rsidRPr="005A313B">
        <w:rPr>
          <w:i/>
        </w:rPr>
        <w:t>Derivation Suffixes</w:t>
      </w:r>
      <w:r>
        <w:t xml:space="preserve"> (“-i”, “-an” atau “-</w:t>
      </w:r>
      <w:proofErr w:type="gramStart"/>
      <w:r>
        <w:t>kan</w:t>
      </w:r>
      <w:proofErr w:type="gramEnd"/>
      <w:r>
        <w:t xml:space="preserve">”). Jika kata ditemukan di kamus, maka </w:t>
      </w:r>
      <w:r>
        <w:t>algoritme</w:t>
      </w:r>
      <w:r>
        <w:t xml:space="preserve"> berhenti. Jika tidak maka ke langkah c1.</w:t>
      </w:r>
    </w:p>
    <w:p w:rsidR="004F000A" w:rsidRDefault="004F000A" w:rsidP="005A313B">
      <w:pPr>
        <w:pStyle w:val="ListParagraph"/>
        <w:numPr>
          <w:ilvl w:val="1"/>
          <w:numId w:val="8"/>
        </w:numPr>
        <w:spacing w:after="0"/>
        <w:ind w:left="1800"/>
      </w:pPr>
      <w:r>
        <w:t>Jika “-</w:t>
      </w:r>
      <w:proofErr w:type="gramStart"/>
      <w:r>
        <w:t>an</w:t>
      </w:r>
      <w:proofErr w:type="gramEnd"/>
      <w:r>
        <w:t xml:space="preserve">” telah dihapus dan huruf terakhir dari kata tersebut adalah “-k”, maka “-k” juga ikut dihapus. Jika kata tersebut ditemukan dalam kamus maka </w:t>
      </w:r>
      <w:r>
        <w:t>algoritme</w:t>
      </w:r>
      <w:r>
        <w:t xml:space="preserve"> berhenti. Jika tidak ditemukan maka lakukan langkah c2.</w:t>
      </w:r>
    </w:p>
    <w:p w:rsidR="004F000A" w:rsidRDefault="004F000A" w:rsidP="005A313B">
      <w:pPr>
        <w:pStyle w:val="ListParagraph"/>
        <w:numPr>
          <w:ilvl w:val="1"/>
          <w:numId w:val="8"/>
        </w:numPr>
        <w:spacing w:after="0"/>
        <w:ind w:left="1800"/>
      </w:pPr>
      <w:r>
        <w:t>Akhiran yang dihapus (“-i”, “-an” atau “-</w:t>
      </w:r>
      <w:proofErr w:type="gramStart"/>
      <w:r>
        <w:t>kan</w:t>
      </w:r>
      <w:proofErr w:type="gramEnd"/>
      <w:r>
        <w:t>”) dikembal</w:t>
      </w:r>
      <w:r>
        <w:t xml:space="preserve">ikan, lanjut ke langkah d. </w:t>
      </w:r>
    </w:p>
    <w:p w:rsidR="004F000A" w:rsidRDefault="004F000A" w:rsidP="005A313B">
      <w:pPr>
        <w:pStyle w:val="ListParagraph"/>
        <w:numPr>
          <w:ilvl w:val="0"/>
          <w:numId w:val="5"/>
        </w:numPr>
        <w:tabs>
          <w:tab w:val="left" w:pos="2250"/>
        </w:tabs>
        <w:spacing w:after="0"/>
        <w:ind w:left="1440"/>
      </w:pPr>
      <w:r>
        <w:t xml:space="preserve">Hapus </w:t>
      </w:r>
      <w:r w:rsidRPr="005A313B">
        <w:rPr>
          <w:i/>
        </w:rPr>
        <w:t>Derivation Prefix</w:t>
      </w:r>
      <w:r>
        <w:t xml:space="preserve">. Jika pada langkah c ada </w:t>
      </w:r>
      <w:r w:rsidRPr="005A313B">
        <w:rPr>
          <w:i/>
        </w:rPr>
        <w:t>sufiks</w:t>
      </w:r>
      <w:r>
        <w:t xml:space="preserve"> yang dihapus maka pergi ke langkah d1, jika tidak pergi ke langkah d2.</w:t>
      </w:r>
    </w:p>
    <w:p w:rsidR="004F000A" w:rsidRDefault="004F000A" w:rsidP="005A313B">
      <w:pPr>
        <w:pStyle w:val="ListParagraph"/>
        <w:numPr>
          <w:ilvl w:val="1"/>
          <w:numId w:val="11"/>
        </w:numPr>
        <w:spacing w:after="0"/>
        <w:ind w:left="1800"/>
      </w:pPr>
      <w:r>
        <w:t xml:space="preserve">Periksa tabel kombinasi awalan-akhiran yang tidak diijinkan. Jika ditemukan maka </w:t>
      </w:r>
      <w:r>
        <w:t>algoritme</w:t>
      </w:r>
      <w:r>
        <w:t xml:space="preserve"> berhenti, jika tidak pergi ke langkah d2. </w:t>
      </w:r>
    </w:p>
    <w:p w:rsidR="004F000A" w:rsidRDefault="004F000A" w:rsidP="005A313B">
      <w:pPr>
        <w:pStyle w:val="ListParagraph"/>
        <w:numPr>
          <w:ilvl w:val="1"/>
          <w:numId w:val="11"/>
        </w:numPr>
        <w:spacing w:after="0"/>
        <w:ind w:left="1800"/>
      </w:pPr>
      <w:r>
        <w:t xml:space="preserve">For i = 1 to 3, tentukan tipe awalan kemudian hapus awalan. Jika </w:t>
      </w:r>
      <w:r w:rsidRPr="005A313B">
        <w:rPr>
          <w:i/>
        </w:rPr>
        <w:t>root word</w:t>
      </w:r>
      <w:r>
        <w:t xml:space="preserve"> belum juga ditemukan lakukan langkah e, jika sudah maka </w:t>
      </w:r>
      <w:r>
        <w:t>algoritme</w:t>
      </w:r>
      <w:r>
        <w:t xml:space="preserve"> berhenti. Catatan: jika awalan kedua </w:t>
      </w:r>
      <w:proofErr w:type="gramStart"/>
      <w:r>
        <w:t>sama</w:t>
      </w:r>
      <w:proofErr w:type="gramEnd"/>
      <w:r>
        <w:t xml:space="preserve"> dengan awalan pertama </w:t>
      </w:r>
      <w:r>
        <w:t>algoritme</w:t>
      </w:r>
      <w:r>
        <w:t xml:space="preserve"> berhenti. </w:t>
      </w:r>
    </w:p>
    <w:p w:rsidR="004F000A" w:rsidRDefault="004F000A" w:rsidP="005A313B">
      <w:pPr>
        <w:pStyle w:val="ListParagraph"/>
        <w:numPr>
          <w:ilvl w:val="0"/>
          <w:numId w:val="5"/>
        </w:numPr>
        <w:spacing w:after="0"/>
        <w:ind w:left="1440"/>
      </w:pPr>
      <w:r>
        <w:t xml:space="preserve">Melakukan </w:t>
      </w:r>
      <w:r w:rsidRPr="005A313B">
        <w:rPr>
          <w:i/>
        </w:rPr>
        <w:t>Recoding.</w:t>
      </w:r>
      <w:r>
        <w:t xml:space="preserve"> </w:t>
      </w:r>
    </w:p>
    <w:p w:rsidR="004F000A" w:rsidRDefault="004F000A" w:rsidP="005A313B">
      <w:pPr>
        <w:pStyle w:val="ListParagraph"/>
        <w:numPr>
          <w:ilvl w:val="0"/>
          <w:numId w:val="5"/>
        </w:numPr>
        <w:spacing w:after="0"/>
        <w:ind w:left="1440"/>
      </w:pPr>
      <w:r>
        <w:t xml:space="preserve">Jika semua langkah telah selesai tetapi tidak juga berhasil maka kata awal diasumsikan sebagai </w:t>
      </w:r>
      <w:r w:rsidRPr="005A313B">
        <w:rPr>
          <w:i/>
        </w:rPr>
        <w:t>root word</w:t>
      </w:r>
      <w:r>
        <w:t xml:space="preserve">. Proses selesai. </w:t>
      </w:r>
    </w:p>
    <w:p w:rsidR="005A313B" w:rsidRDefault="005A313B" w:rsidP="004F000A">
      <w:pPr>
        <w:spacing w:after="0"/>
        <w:ind w:left="1080" w:firstLine="360"/>
      </w:pPr>
    </w:p>
    <w:p w:rsidR="004F000A" w:rsidRDefault="004F000A" w:rsidP="005A313B">
      <w:pPr>
        <w:spacing w:after="0"/>
        <w:ind w:left="1080"/>
      </w:pPr>
      <w:r>
        <w:t xml:space="preserve">Tipe awalan ditentukan melalui langkah-langkah berikut: </w:t>
      </w:r>
    </w:p>
    <w:p w:rsidR="004F000A" w:rsidRDefault="004F000A" w:rsidP="005A313B">
      <w:pPr>
        <w:pStyle w:val="ListParagraph"/>
        <w:numPr>
          <w:ilvl w:val="2"/>
          <w:numId w:val="14"/>
        </w:numPr>
        <w:spacing w:after="0"/>
        <w:ind w:left="1260"/>
      </w:pPr>
      <w:r>
        <w:t xml:space="preserve">Jika awalannya adalah: “di-”, “ke-”, atau “se-” maka tipe awalannya secara berturut-turut adalah “di-”, “ke-”, atau “se-”. </w:t>
      </w:r>
    </w:p>
    <w:p w:rsidR="004F000A" w:rsidRDefault="004F000A" w:rsidP="005A313B">
      <w:pPr>
        <w:pStyle w:val="ListParagraph"/>
        <w:numPr>
          <w:ilvl w:val="2"/>
          <w:numId w:val="14"/>
        </w:numPr>
        <w:spacing w:after="0"/>
        <w:ind w:left="1260"/>
      </w:pPr>
      <w:r>
        <w:t xml:space="preserve">Jika awalannya adalah “te-”, “me-”, “be-”, atau “pe-” maka dibutuhkan sebuah proses tambahan untuk menentukan tipe awalannya. </w:t>
      </w:r>
    </w:p>
    <w:p w:rsidR="004F000A" w:rsidRDefault="004F000A" w:rsidP="005A313B">
      <w:pPr>
        <w:pStyle w:val="ListParagraph"/>
        <w:numPr>
          <w:ilvl w:val="2"/>
          <w:numId w:val="14"/>
        </w:numPr>
        <w:spacing w:after="0"/>
        <w:ind w:left="1260"/>
      </w:pPr>
      <w:r>
        <w:t>Jika dua karakter pertama bukan “di-”, “ke-”, “se-”, “te-”, “be-”, “me-”, atau “pe-” maka berhenti.</w:t>
      </w:r>
    </w:p>
    <w:p w:rsidR="004F000A" w:rsidRDefault="004F000A" w:rsidP="005A313B">
      <w:pPr>
        <w:pStyle w:val="ListParagraph"/>
        <w:numPr>
          <w:ilvl w:val="2"/>
          <w:numId w:val="14"/>
        </w:numPr>
        <w:spacing w:after="0"/>
        <w:ind w:left="1260"/>
      </w:pPr>
      <w:r>
        <w:t xml:space="preserve">Jika tipe awalan adalah “none” maka berhenti. Jika tipe awalan adalah bukan </w:t>
      </w:r>
      <w:r w:rsidRPr="00E17536">
        <w:rPr>
          <w:i/>
        </w:rPr>
        <w:t>“none”</w:t>
      </w:r>
      <w:r>
        <w:t xml:space="preserve"> maka awalan dapat dilihat pada Tabel 2.2 Hapus awalan jika ditemukan. </w:t>
      </w:r>
    </w:p>
    <w:p w:rsidR="004F000A" w:rsidRDefault="004F000A" w:rsidP="005A313B">
      <w:pPr>
        <w:pStyle w:val="ListParagraph"/>
        <w:numPr>
          <w:ilvl w:val="2"/>
          <w:numId w:val="14"/>
        </w:numPr>
        <w:spacing w:after="0"/>
        <w:ind w:left="1260"/>
      </w:pPr>
      <w:r>
        <w:t>Pada Tabel 2.3 merupakan daftar awalan berdasarkan tipe awalan dan awalan yang harus dihapus.</w:t>
      </w:r>
    </w:p>
    <w:p w:rsidR="007B6E8C" w:rsidRDefault="007B6E8C" w:rsidP="007B6E8C">
      <w:pPr>
        <w:pStyle w:val="ListParagraph"/>
        <w:spacing w:after="0"/>
        <w:ind w:left="1260"/>
      </w:pPr>
    </w:p>
    <w:p w:rsidR="004F000A" w:rsidRDefault="007B6E8C" w:rsidP="007B6E8C">
      <w:pPr>
        <w:pStyle w:val="Caption"/>
        <w:jc w:val="center"/>
        <w:rPr>
          <w:color w:val="auto"/>
          <w:sz w:val="24"/>
        </w:rPr>
      </w:pPr>
      <w:r w:rsidRPr="007B6E8C">
        <w:rPr>
          <w:color w:val="auto"/>
          <w:sz w:val="24"/>
        </w:rPr>
        <w:lastRenderedPageBreak/>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Pr>
          <w:noProof/>
          <w:color w:val="auto"/>
          <w:sz w:val="24"/>
        </w:rPr>
        <w:t>1</w:t>
      </w:r>
      <w:r w:rsidRPr="007B6E8C">
        <w:rPr>
          <w:color w:val="auto"/>
          <w:sz w:val="24"/>
        </w:rPr>
        <w:fldChar w:fldCharType="end"/>
      </w:r>
      <w:r>
        <w:rPr>
          <w:color w:val="auto"/>
          <w:sz w:val="24"/>
        </w:rPr>
        <w:t xml:space="preserve"> 2.1</w:t>
      </w:r>
      <w:r w:rsidRPr="007B6E8C">
        <w:rPr>
          <w:color w:val="auto"/>
          <w:sz w:val="24"/>
        </w:rPr>
        <w:t xml:space="preserve"> </w:t>
      </w:r>
      <w:r w:rsidRPr="007B6E8C">
        <w:rPr>
          <w:color w:val="auto"/>
          <w:sz w:val="24"/>
        </w:rPr>
        <w:t>Kombinasi Awalan Akhiran Yang Tidak Diijinkan</w:t>
      </w:r>
      <w:r>
        <w:rPr>
          <w:noProof/>
        </w:rPr>
        <w:drawing>
          <wp:inline distT="0" distB="0" distL="0" distR="0" wp14:anchorId="63C95420" wp14:editId="3DAD4DA8">
            <wp:extent cx="2457450" cy="18954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457450" cy="1895475"/>
                    </a:xfrm>
                    <a:prstGeom prst="rect">
                      <a:avLst/>
                    </a:prstGeom>
                  </pic:spPr>
                </pic:pic>
              </a:graphicData>
            </a:graphic>
          </wp:inline>
        </w:drawing>
      </w:r>
    </w:p>
    <w:p w:rsidR="007B6E8C" w:rsidRPr="007B6E8C" w:rsidRDefault="007B6E8C" w:rsidP="007B6E8C">
      <w:pPr>
        <w:pStyle w:val="Caption"/>
        <w:jc w:val="center"/>
        <w:rPr>
          <w:color w:val="auto"/>
          <w:sz w:val="24"/>
        </w:rPr>
      </w:pPr>
      <w:r w:rsidRPr="007B6E8C">
        <w:rPr>
          <w:color w:val="auto"/>
          <w:sz w:val="24"/>
        </w:rPr>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Pr>
          <w:noProof/>
          <w:color w:val="auto"/>
          <w:sz w:val="24"/>
        </w:rPr>
        <w:t>2</w:t>
      </w:r>
      <w:r w:rsidRPr="007B6E8C">
        <w:rPr>
          <w:color w:val="auto"/>
          <w:sz w:val="24"/>
        </w:rPr>
        <w:fldChar w:fldCharType="end"/>
      </w:r>
      <w:r w:rsidRPr="007B6E8C">
        <w:rPr>
          <w:color w:val="auto"/>
          <w:sz w:val="24"/>
        </w:rPr>
        <w:t xml:space="preserve"> 2.2 </w:t>
      </w:r>
      <w:r w:rsidRPr="007B6E8C">
        <w:rPr>
          <w:color w:val="auto"/>
          <w:sz w:val="24"/>
        </w:rPr>
        <w:t>Cara Menentukan Tipe Awalan Untuk Kata Yang Diawali “te-”</w:t>
      </w:r>
    </w:p>
    <w:p w:rsidR="007B6E8C" w:rsidRDefault="007B6E8C" w:rsidP="007B6E8C">
      <w:pPr>
        <w:spacing w:after="0"/>
        <w:ind w:firstLine="360"/>
        <w:jc w:val="center"/>
      </w:pPr>
      <w:r>
        <w:rPr>
          <w:noProof/>
        </w:rPr>
        <w:drawing>
          <wp:inline distT="0" distB="0" distL="0" distR="0" wp14:anchorId="6B694D92" wp14:editId="41D1D047">
            <wp:extent cx="4229100" cy="2990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29100" cy="2990850"/>
                    </a:xfrm>
                    <a:prstGeom prst="rect">
                      <a:avLst/>
                    </a:prstGeom>
                  </pic:spPr>
                </pic:pic>
              </a:graphicData>
            </a:graphic>
          </wp:inline>
        </w:drawing>
      </w:r>
    </w:p>
    <w:p w:rsidR="007B6E8C" w:rsidRDefault="007B6E8C" w:rsidP="004F000A">
      <w:pPr>
        <w:spacing w:after="0"/>
        <w:ind w:left="1080" w:firstLine="360"/>
      </w:pPr>
    </w:p>
    <w:p w:rsidR="007B6E8C" w:rsidRDefault="007B6E8C" w:rsidP="007B6E8C">
      <w:pPr>
        <w:pStyle w:val="Caption"/>
        <w:jc w:val="center"/>
      </w:pPr>
      <w:r w:rsidRPr="007B6E8C">
        <w:rPr>
          <w:color w:val="auto"/>
          <w:sz w:val="24"/>
        </w:rPr>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sidRPr="007B6E8C">
        <w:rPr>
          <w:noProof/>
          <w:color w:val="auto"/>
          <w:sz w:val="24"/>
        </w:rPr>
        <w:t>3</w:t>
      </w:r>
      <w:r w:rsidRPr="007B6E8C">
        <w:rPr>
          <w:color w:val="auto"/>
          <w:sz w:val="24"/>
        </w:rPr>
        <w:fldChar w:fldCharType="end"/>
      </w:r>
      <w:r w:rsidRPr="007B6E8C">
        <w:rPr>
          <w:color w:val="auto"/>
          <w:sz w:val="24"/>
        </w:rPr>
        <w:t xml:space="preserve"> 2.3 </w:t>
      </w:r>
      <w:r w:rsidRPr="007B6E8C">
        <w:rPr>
          <w:color w:val="auto"/>
          <w:sz w:val="24"/>
        </w:rPr>
        <w:t>Jenis Awalan Berdasarkan Tipe Awalannya</w:t>
      </w:r>
      <w:r>
        <w:rPr>
          <w:noProof/>
        </w:rPr>
        <w:drawing>
          <wp:inline distT="0" distB="0" distL="0" distR="0" wp14:anchorId="394F4FEE" wp14:editId="32BA1F53">
            <wp:extent cx="2724150" cy="2200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24150" cy="2200275"/>
                    </a:xfrm>
                    <a:prstGeom prst="rect">
                      <a:avLst/>
                    </a:prstGeom>
                  </pic:spPr>
                </pic:pic>
              </a:graphicData>
            </a:graphic>
          </wp:inline>
        </w:drawing>
      </w:r>
    </w:p>
    <w:p w:rsidR="004F000A" w:rsidRDefault="004F000A" w:rsidP="004F000A">
      <w:pPr>
        <w:spacing w:after="0"/>
        <w:ind w:left="1080" w:firstLine="360"/>
      </w:pPr>
      <w:r>
        <w:lastRenderedPageBreak/>
        <w:t xml:space="preserve">Untuk mengatasi keterbatasan pada </w:t>
      </w:r>
      <w:r>
        <w:t>algoritme</w:t>
      </w:r>
      <w:r>
        <w:t xml:space="preserve"> di atas, maka ditambahkan aturan-aturan dibawah ini:</w:t>
      </w:r>
    </w:p>
    <w:p w:rsidR="004F000A" w:rsidRPr="00E17536" w:rsidRDefault="004F000A" w:rsidP="005A313B">
      <w:pPr>
        <w:pStyle w:val="ListParagraph"/>
        <w:numPr>
          <w:ilvl w:val="4"/>
          <w:numId w:val="16"/>
        </w:numPr>
        <w:spacing w:after="0"/>
        <w:ind w:left="1440"/>
        <w:rPr>
          <w:i/>
        </w:rPr>
      </w:pPr>
      <w:r>
        <w:t xml:space="preserve">Aturan untuk </w:t>
      </w:r>
      <w:r w:rsidRPr="00E17536">
        <w:rPr>
          <w:i/>
        </w:rPr>
        <w:t xml:space="preserve">reduplikasi. </w:t>
      </w:r>
    </w:p>
    <w:p w:rsidR="004F000A" w:rsidRDefault="004F000A" w:rsidP="005A313B">
      <w:pPr>
        <w:pStyle w:val="ListParagraph"/>
        <w:numPr>
          <w:ilvl w:val="1"/>
          <w:numId w:val="18"/>
        </w:numPr>
        <w:spacing w:after="0"/>
        <w:ind w:left="1800"/>
      </w:pPr>
      <w:r>
        <w:t xml:space="preserve">Jika kedua kata yang dihubungkan oleh kata penghubung adalah kata yang sama maka </w:t>
      </w:r>
      <w:r w:rsidRPr="00E17536">
        <w:rPr>
          <w:i/>
        </w:rPr>
        <w:t>root word</w:t>
      </w:r>
      <w:r>
        <w:t xml:space="preserve"> adalah bentuk tunggalnya, </w:t>
      </w:r>
      <w:proofErr w:type="gramStart"/>
      <w:r>
        <w:t>contoh :</w:t>
      </w:r>
      <w:proofErr w:type="gramEnd"/>
      <w:r>
        <w:t xml:space="preserve"> “buku-buku” </w:t>
      </w:r>
      <w:r w:rsidRPr="00E17536">
        <w:rPr>
          <w:i/>
        </w:rPr>
        <w:t>root word</w:t>
      </w:r>
      <w:r>
        <w:t xml:space="preserve">-nya adalah “buku”. </w:t>
      </w:r>
    </w:p>
    <w:p w:rsidR="004F000A" w:rsidRDefault="004F000A" w:rsidP="005A313B">
      <w:pPr>
        <w:pStyle w:val="ListParagraph"/>
        <w:numPr>
          <w:ilvl w:val="1"/>
          <w:numId w:val="18"/>
        </w:numPr>
        <w:spacing w:after="0"/>
        <w:ind w:left="1800"/>
      </w:pPr>
      <w:r>
        <w:t xml:space="preserve">Kata lain, misalnya “bolak-balik”, “berbalas-balasan, </w:t>
      </w:r>
      <w:proofErr w:type="gramStart"/>
      <w:r>
        <w:t>dan ”</w:t>
      </w:r>
      <w:proofErr w:type="gramEnd"/>
      <w:r>
        <w:t xml:space="preserve">seolah-olah”. Untuk mendapatkan </w:t>
      </w:r>
      <w:r w:rsidRPr="00E17536">
        <w:rPr>
          <w:i/>
        </w:rPr>
        <w:t>root word</w:t>
      </w:r>
      <w:r>
        <w:t xml:space="preserve">-nya, kedua kata diartikan secara terpisah. Jika keduanya memiliki </w:t>
      </w:r>
      <w:r w:rsidRPr="00E17536">
        <w:rPr>
          <w:i/>
        </w:rPr>
        <w:t>root word</w:t>
      </w:r>
      <w:r>
        <w:t xml:space="preserve"> yang sama maka diubah menjadi bentuk tunggal, contoh: kata “berbalas-balasan”, “berbalas” dan “balasan” memiliki </w:t>
      </w:r>
      <w:r w:rsidRPr="00E17536">
        <w:rPr>
          <w:i/>
        </w:rPr>
        <w:t>root word</w:t>
      </w:r>
      <w:r>
        <w:t xml:space="preserve"> yang sama yaitu “balas”, maka </w:t>
      </w:r>
      <w:r w:rsidRPr="00E17536">
        <w:rPr>
          <w:i/>
        </w:rPr>
        <w:t>root word</w:t>
      </w:r>
      <w:r>
        <w:t xml:space="preserve"> “berbalasbalasan” adalah “balas”. Sebaliknya, pada kata “bolak-balik”,</w:t>
      </w:r>
      <w:r>
        <w:t xml:space="preserve"> </w:t>
      </w:r>
      <w:r>
        <w:t xml:space="preserve">“bolak” dan “balik” memiliki </w:t>
      </w:r>
      <w:r w:rsidRPr="00E17536">
        <w:rPr>
          <w:i/>
        </w:rPr>
        <w:t>root word</w:t>
      </w:r>
      <w:r>
        <w:t xml:space="preserve"> yang berbeda, maka </w:t>
      </w:r>
      <w:r w:rsidRPr="00E17536">
        <w:rPr>
          <w:i/>
        </w:rPr>
        <w:t>root word</w:t>
      </w:r>
      <w:r>
        <w:t>-nya adalah “bolak-balik”</w:t>
      </w:r>
      <w:r>
        <w:t>.</w:t>
      </w:r>
    </w:p>
    <w:p w:rsidR="004F000A" w:rsidRDefault="004F000A" w:rsidP="005A313B">
      <w:pPr>
        <w:pStyle w:val="ListParagraph"/>
        <w:numPr>
          <w:ilvl w:val="4"/>
          <w:numId w:val="16"/>
        </w:numPr>
        <w:spacing w:after="0"/>
        <w:ind w:left="1440"/>
      </w:pPr>
      <w:r>
        <w:t xml:space="preserve">Tambahan bentuk awalan dan akhiran serta aturannya. </w:t>
      </w:r>
    </w:p>
    <w:p w:rsidR="004F000A" w:rsidRDefault="004F000A" w:rsidP="005A313B">
      <w:pPr>
        <w:pStyle w:val="ListParagraph"/>
        <w:numPr>
          <w:ilvl w:val="1"/>
          <w:numId w:val="21"/>
        </w:numPr>
        <w:spacing w:after="0"/>
        <w:ind w:left="1800"/>
      </w:pPr>
      <w:r>
        <w:t xml:space="preserve">Untuk tipe awalan “mem-“, kata yang diawali dengan awalan “memp-” memiliki tipe awalan “mem-”. </w:t>
      </w:r>
    </w:p>
    <w:p w:rsidR="004F000A" w:rsidRDefault="004F000A" w:rsidP="005A313B">
      <w:pPr>
        <w:pStyle w:val="ListParagraph"/>
        <w:numPr>
          <w:ilvl w:val="1"/>
          <w:numId w:val="21"/>
        </w:numPr>
        <w:spacing w:after="0"/>
        <w:ind w:left="1800"/>
      </w:pPr>
      <w:r>
        <w:t xml:space="preserve">Tipe awalan “meng-“, kata yang diawali dengan awalan “mengk-” memiliki tipe awalan “meng-”. </w:t>
      </w:r>
    </w:p>
    <w:p w:rsidR="004F000A" w:rsidRDefault="005A313B" w:rsidP="005A313B">
      <w:pPr>
        <w:pStyle w:val="Heading3"/>
        <w:ind w:left="450"/>
      </w:pPr>
      <w:r>
        <w:t xml:space="preserve">2.4.7. </w:t>
      </w:r>
      <w:r w:rsidR="004F000A" w:rsidRPr="005A313B">
        <w:rPr>
          <w:i/>
        </w:rPr>
        <w:t>Tokenization</w:t>
      </w:r>
      <w:r w:rsidR="004F000A">
        <w:t xml:space="preserve"> </w:t>
      </w:r>
    </w:p>
    <w:p w:rsidR="004F000A" w:rsidRDefault="004F000A" w:rsidP="004F000A">
      <w:pPr>
        <w:spacing w:after="0"/>
        <w:ind w:left="1080" w:firstLine="360"/>
      </w:pPr>
      <w:r>
        <w:t xml:space="preserve">Pada proses ini dilakukan pemisahan sebuah kalimat ke dalam bentuk pencahan kata. Kata-kata yang telah dipisahkan akan dimasukan ke dalam sebuah </w:t>
      </w:r>
      <w:r w:rsidRPr="00E17536">
        <w:rPr>
          <w:i/>
        </w:rPr>
        <w:t>index array</w:t>
      </w:r>
      <w:r>
        <w:t xml:space="preserve"> untuk digunakan pada tahap berikutnya, dalam penelitian ini proses </w:t>
      </w:r>
      <w:r w:rsidRPr="00E17536">
        <w:rPr>
          <w:i/>
        </w:rPr>
        <w:t>tokenizazion</w:t>
      </w:r>
      <w:r>
        <w:t xml:space="preserve"> termasuk ke dalam bagian </w:t>
      </w:r>
      <w:r w:rsidRPr="00E17536">
        <w:rPr>
          <w:i/>
        </w:rPr>
        <w:t>N-</w:t>
      </w:r>
      <w:proofErr w:type="gramStart"/>
      <w:r w:rsidRPr="00E17536">
        <w:rPr>
          <w:i/>
        </w:rPr>
        <w:t xml:space="preserve">Gram </w:t>
      </w:r>
      <w:r>
        <w:t>.</w:t>
      </w:r>
      <w:proofErr w:type="gramEnd"/>
    </w:p>
    <w:p w:rsidR="00303C54" w:rsidRDefault="00303C54" w:rsidP="00303C54">
      <w:pPr>
        <w:pStyle w:val="Heading2"/>
        <w:rPr>
          <w:i/>
        </w:rPr>
      </w:pPr>
      <w:r>
        <w:t xml:space="preserve">2.5. </w:t>
      </w:r>
      <w:r w:rsidR="00200DDF">
        <w:rPr>
          <w:i/>
        </w:rPr>
        <w:t>N-Gram</w:t>
      </w:r>
    </w:p>
    <w:p w:rsidR="00200DDF" w:rsidRDefault="003640F2" w:rsidP="00E56E8D">
      <w:pPr>
        <w:tabs>
          <w:tab w:val="left" w:pos="450"/>
        </w:tabs>
        <w:spacing w:after="0"/>
        <w:ind w:left="450"/>
      </w:pPr>
      <w:r>
        <w:tab/>
      </w:r>
      <w:r w:rsidR="00AB4365">
        <w:t xml:space="preserve">Dalam jurnal </w:t>
      </w:r>
      <w:r w:rsidR="00AB4365">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AB4365">
        <w:fldChar w:fldCharType="separate"/>
      </w:r>
      <w:r w:rsidR="00AB4365" w:rsidRPr="00AB4365">
        <w:rPr>
          <w:noProof/>
        </w:rPr>
        <w:t xml:space="preserve">(Sunardi </w:t>
      </w:r>
      <w:r w:rsidR="00AB4365" w:rsidRPr="00AB4365">
        <w:rPr>
          <w:i/>
          <w:noProof/>
        </w:rPr>
        <w:t>et al.</w:t>
      </w:r>
      <w:r w:rsidR="00AB4365" w:rsidRPr="00AB4365">
        <w:rPr>
          <w:noProof/>
        </w:rPr>
        <w:t>, 2018)</w:t>
      </w:r>
      <w:r w:rsidR="00AB4365">
        <w:fldChar w:fldCharType="end"/>
      </w:r>
      <w:r w:rsidR="00AB4365">
        <w:t xml:space="preserve">menjelaskan bahwa, </w:t>
      </w:r>
      <w:r w:rsidR="00AB4365"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w:t>
      </w:r>
      <w:r w:rsidR="00E56E8D" w:rsidRPr="00E56E8D">
        <w:rPr>
          <w:i/>
        </w:rPr>
        <w:t>-</w:t>
      </w:r>
      <w:r w:rsidRPr="00E56E8D">
        <w:rPr>
          <w:i/>
        </w:rPr>
        <w:t>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w:t>
      </w:r>
      <w:r w:rsidR="00E56E8D">
        <w:t>hir dari suatu kata atau dokumen.</w:t>
      </w:r>
      <w:proofErr w:type="gramEnd"/>
    </w:p>
    <w:p w:rsidR="00E56E8D" w:rsidRPr="00E56E8D" w:rsidRDefault="00E56E8D" w:rsidP="00E56E8D">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xml:space="preserve">) dan mengecek untuk membentuk subtstring yang memiliki struktur yang </w:t>
      </w:r>
      <w:proofErr w:type="gramStart"/>
      <w:r>
        <w:t>sama</w:t>
      </w:r>
      <w:proofErr w:type="gramEnd"/>
      <w:r w:rsidR="006525AE">
        <w:t>.</w:t>
      </w:r>
    </w:p>
    <w:p w:rsidR="00200DDF" w:rsidRDefault="00200DDF" w:rsidP="00200DDF">
      <w:pPr>
        <w:pStyle w:val="Heading2"/>
        <w:rPr>
          <w:i/>
        </w:rPr>
      </w:pPr>
      <w:r>
        <w:lastRenderedPageBreak/>
        <w:t xml:space="preserve">2.6. </w:t>
      </w:r>
      <w:r>
        <w:rPr>
          <w:i/>
        </w:rPr>
        <w:t>Jaccard Similarity</w:t>
      </w:r>
    </w:p>
    <w:p w:rsidR="00E549AF" w:rsidRDefault="00AB4365" w:rsidP="00E549AF">
      <w:pPr>
        <w:ind w:left="450" w:firstLine="270"/>
      </w:pPr>
      <w:r>
        <w:t xml:space="preserve">Dalam jurnal </w:t>
      </w:r>
      <w:r>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fldChar w:fldCharType="separate"/>
      </w:r>
      <w:r w:rsidRPr="00AB4365">
        <w:rPr>
          <w:noProof/>
        </w:rPr>
        <w:t xml:space="preserve">(Sunardi </w:t>
      </w:r>
      <w:r w:rsidRPr="00AB4365">
        <w:rPr>
          <w:i/>
          <w:noProof/>
        </w:rPr>
        <w:t>et al.</w:t>
      </w:r>
      <w:r w:rsidRPr="00AB4365">
        <w:rPr>
          <w:noProof/>
        </w:rPr>
        <w:t>, 2018)</w:t>
      </w:r>
      <w:r>
        <w:fldChar w:fldCharType="end"/>
      </w:r>
      <w:r>
        <w:t xml:space="preserve">menjelaskan bahwa, </w:t>
      </w:r>
      <w:r w:rsidR="00E549AF" w:rsidRPr="00E549AF">
        <w:rPr>
          <w:i/>
        </w:rPr>
        <w:t>Jaccard Similarit</w:t>
      </w:r>
      <w:r w:rsidR="00E549AF">
        <w:t xml:space="preserve">y atau </w:t>
      </w:r>
      <w:r w:rsidR="00E549AF" w:rsidRPr="00E549AF">
        <w:rPr>
          <w:i/>
        </w:rPr>
        <w:t>Jaccard Coefficient</w:t>
      </w:r>
      <w:r w:rsidR="00E549AF">
        <w:t xml:space="preserve"> merupakan </w:t>
      </w:r>
      <w:r w:rsidR="00F61AF3">
        <w:t>algoritme</w:t>
      </w:r>
      <w:r w:rsidR="00E549AF">
        <w:t xml:space="preserve"> yang fungsinya untuk membandingkan dua </w:t>
      </w:r>
      <w:r w:rsidR="00E549AF" w:rsidRPr="00E549AF">
        <w:rPr>
          <w:i/>
        </w:rPr>
        <w:t>sample</w:t>
      </w:r>
      <w:r w:rsidR="00E549AF">
        <w:t xml:space="preserve"> yaitu dokumen yang satu dengan yang lainnya berdasarkan kata yang dimilikinya. </w:t>
      </w:r>
      <w:proofErr w:type="gramStart"/>
      <w:r w:rsidR="00E549AF" w:rsidRPr="00E549AF">
        <w:rPr>
          <w:i/>
        </w:rPr>
        <w:t>Jaccard similarity</w:t>
      </w:r>
      <w:r w:rsidR="00E549AF">
        <w:t xml:space="preserve"> biasanya digunakan untuk membandingkan dokumen dan menghitung nilai kemiripan (</w:t>
      </w:r>
      <w:r w:rsidR="00E549AF" w:rsidRPr="00E549AF">
        <w:rPr>
          <w:i/>
        </w:rPr>
        <w:t>similarity</w:t>
      </w:r>
      <w:r w:rsidR="00E549AF">
        <w:t>) dari dua buah objek atau dokumen.</w:t>
      </w:r>
      <w:proofErr w:type="gramEnd"/>
      <w:r w:rsidR="00E549AF">
        <w:t xml:space="preserve"> </w:t>
      </w:r>
      <w:r w:rsidR="00E549AF" w:rsidRPr="00E549AF">
        <w:rPr>
          <w:i/>
        </w:rPr>
        <w:t>Jaccard similarity</w:t>
      </w:r>
      <w:r w:rsidR="00E549AF">
        <w:t xml:space="preserve"> dapat dirumuskan sebagai berikut: </w:t>
      </w:r>
    </w:p>
    <w:p w:rsidR="00E549AF" w:rsidRDefault="00AB4365" w:rsidP="006525AE">
      <w:pPr>
        <w:ind w:left="450"/>
      </w:pPr>
      <w:r>
        <w:rPr>
          <w:noProof/>
        </w:rPr>
        <w:drawing>
          <wp:inline distT="0" distB="0" distL="0" distR="0" wp14:anchorId="3EF2B608" wp14:editId="003E3278">
            <wp:extent cx="1666875" cy="514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1666875" cy="514350"/>
                    </a:xfrm>
                    <a:prstGeom prst="rect">
                      <a:avLst/>
                    </a:prstGeom>
                  </pic:spPr>
                </pic:pic>
              </a:graphicData>
            </a:graphic>
          </wp:inline>
        </w:drawing>
      </w:r>
      <w:r w:rsidR="00432214">
        <w:br w:type="textWrapping" w:clear="all"/>
      </w:r>
    </w:p>
    <w:p w:rsidR="00A76073" w:rsidRDefault="00E549AF" w:rsidP="006525AE">
      <w:pPr>
        <w:ind w:left="450"/>
      </w:pPr>
      <w:r>
        <w:t xml:space="preserve">Dimana: </w:t>
      </w:r>
    </w:p>
    <w:p w:rsidR="00A76073" w:rsidRDefault="00E549AF" w:rsidP="006525AE">
      <w:pPr>
        <w:ind w:left="450"/>
      </w:pPr>
      <w:r>
        <w:t>X = Dokumen 1</w:t>
      </w:r>
    </w:p>
    <w:p w:rsidR="00200DDF" w:rsidRDefault="00E549AF" w:rsidP="006525AE">
      <w:pPr>
        <w:ind w:left="450"/>
      </w:pPr>
      <w:r>
        <w:t>Y = Dokumen 2</w:t>
      </w:r>
    </w:p>
    <w:p w:rsidR="00A76073" w:rsidRDefault="00A76073" w:rsidP="00A76073">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sample.</w:t>
      </w:r>
      <w:proofErr w:type="gramEnd"/>
      <w:r>
        <w:t xml:space="preserve"> </w:t>
      </w:r>
      <w:proofErr w:type="gramStart"/>
      <w:r>
        <w:t>sebagai</w:t>
      </w:r>
      <w:proofErr w:type="gramEnd"/>
      <w:r>
        <w:t xml:space="preserve"> contoh diketahui X “Magister Teknik Informatika Yogyakarta”, dan Y “Magister Teknik Sipil Yogyakarta”. Maka </w:t>
      </w:r>
      <w:proofErr w:type="gramStart"/>
      <w:r>
        <w:t>akan</w:t>
      </w:r>
      <w:proofErr w:type="gramEnd"/>
      <w:r>
        <w:t xml:space="preserve"> menghasilkan nilainya:</w:t>
      </w:r>
    </w:p>
    <w:p w:rsidR="00A76073" w:rsidRDefault="00A76073" w:rsidP="006525AE">
      <w:pPr>
        <w:ind w:left="450"/>
      </w:pPr>
      <w:r>
        <w:rPr>
          <w:noProof/>
        </w:rPr>
        <w:drawing>
          <wp:inline distT="0" distB="0" distL="0" distR="0" wp14:anchorId="6D22C5BC" wp14:editId="6A08BA94">
            <wp:extent cx="30384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038475" cy="742950"/>
                    </a:xfrm>
                    <a:prstGeom prst="rect">
                      <a:avLst/>
                    </a:prstGeom>
                  </pic:spPr>
                </pic:pic>
              </a:graphicData>
            </a:graphic>
          </wp:inline>
        </w:drawing>
      </w:r>
    </w:p>
    <w:p w:rsidR="00A76073" w:rsidRDefault="00A76073" w:rsidP="00A76073">
      <w:pPr>
        <w:ind w:left="450" w:firstLine="270"/>
      </w:pPr>
      <w:r>
        <w:t xml:space="preserve">Dari dua contoh </w:t>
      </w:r>
      <w:r w:rsidRPr="00A76073">
        <w:rPr>
          <w:i/>
        </w:rPr>
        <w:t>sample</w:t>
      </w:r>
      <w:r>
        <w:t xml:space="preserve"> di atas setelah dihitung kesamaannya menggunakan </w:t>
      </w:r>
      <w:r w:rsidRPr="00A76073">
        <w:rPr>
          <w:i/>
        </w:rPr>
        <w:t>Jaccard similarity</w:t>
      </w:r>
      <w:r>
        <w:t xml:space="preserve">, bahwa kedua </w:t>
      </w:r>
      <w:r w:rsidRPr="00A76073">
        <w:rPr>
          <w:i/>
        </w:rPr>
        <w:t>sample</w:t>
      </w:r>
      <w:r>
        <w:t xml:space="preserve"> tersebut memiliki kesamaan atau kemiripan sebesar 60%.</w:t>
      </w:r>
    </w:p>
    <w:p w:rsidR="00BC4A78" w:rsidRDefault="00BC4A78" w:rsidP="00BC4A78">
      <w:pPr>
        <w:ind w:left="450" w:firstLine="270"/>
      </w:pPr>
      <w:r>
        <w:t>Ukuran tingkat kesamaan:</w:t>
      </w:r>
    </w:p>
    <w:p w:rsidR="00BC4A78" w:rsidRDefault="00BC4A78" w:rsidP="00BC4A78">
      <w:pPr>
        <w:pStyle w:val="ListParagraph"/>
        <w:numPr>
          <w:ilvl w:val="0"/>
          <w:numId w:val="4"/>
        </w:numPr>
      </w:pPr>
      <w:r>
        <w:t xml:space="preserve">a. 0% </w:t>
      </w:r>
      <w:r>
        <w:tab/>
      </w:r>
      <w:r>
        <w:tab/>
        <w:t>: dua dokumen tidak memiliki kesamaan</w:t>
      </w:r>
    </w:p>
    <w:p w:rsidR="00BC4A78" w:rsidRDefault="00BC4A78" w:rsidP="00BC4A78">
      <w:pPr>
        <w:pStyle w:val="ListParagraph"/>
        <w:numPr>
          <w:ilvl w:val="0"/>
          <w:numId w:val="4"/>
        </w:numPr>
      </w:pPr>
      <w:r>
        <w:t xml:space="preserve">b. &lt;15% </w:t>
      </w:r>
      <w:r>
        <w:tab/>
        <w:t>: memiliki sedikit kesamaan</w:t>
      </w:r>
    </w:p>
    <w:p w:rsidR="00BC4A78" w:rsidRDefault="00BC4A78" w:rsidP="00BC4A78">
      <w:pPr>
        <w:pStyle w:val="ListParagraph"/>
        <w:numPr>
          <w:ilvl w:val="0"/>
          <w:numId w:val="4"/>
        </w:numPr>
      </w:pPr>
      <w:r>
        <w:t xml:space="preserve">c. 15-50% </w:t>
      </w:r>
      <w:r>
        <w:tab/>
        <w:t>: termasuk dalam katagori plagiarisme sedang</w:t>
      </w:r>
    </w:p>
    <w:p w:rsidR="00BC4A78" w:rsidRDefault="00BC4A78" w:rsidP="00BC4A78">
      <w:pPr>
        <w:pStyle w:val="ListParagraph"/>
        <w:numPr>
          <w:ilvl w:val="0"/>
          <w:numId w:val="4"/>
        </w:numPr>
      </w:pPr>
      <w:r>
        <w:t>d. 50%</w:t>
      </w:r>
      <w:r>
        <w:tab/>
      </w:r>
      <w:r>
        <w:tab/>
        <w:t>: mendeteksi adanya plagiarisme</w:t>
      </w:r>
    </w:p>
    <w:p w:rsidR="00BC4A78" w:rsidRDefault="00BC4A78" w:rsidP="00BC4A78">
      <w:pPr>
        <w:pStyle w:val="ListParagraph"/>
        <w:numPr>
          <w:ilvl w:val="0"/>
          <w:numId w:val="4"/>
        </w:numPr>
      </w:pPr>
      <w:r>
        <w:t xml:space="preserve">e. 100% </w:t>
      </w:r>
      <w:r>
        <w:tab/>
        <w:t xml:space="preserve">: dokumen tersebut </w:t>
      </w:r>
      <w:r w:rsidR="00995D2A">
        <w:t>plagiarism</w:t>
      </w:r>
    </w:p>
    <w:p w:rsidR="00200DDF" w:rsidRPr="00200DDF" w:rsidRDefault="00200DDF" w:rsidP="00200DDF">
      <w:pPr>
        <w:pStyle w:val="Heading2"/>
        <w:rPr>
          <w:i/>
        </w:rPr>
      </w:pPr>
      <w:r>
        <w:t xml:space="preserve">2.7. Algoritme </w:t>
      </w:r>
      <w:r>
        <w:rPr>
          <w:i/>
        </w:rPr>
        <w:t>Winnowing</w:t>
      </w:r>
    </w:p>
    <w:p w:rsidR="00303C54" w:rsidRDefault="00AB4365" w:rsidP="00BC4A78">
      <w:pPr>
        <w:ind w:left="450" w:firstLine="270"/>
      </w:pPr>
      <w:r>
        <w:t xml:space="preserve">Dalam jurnal </w:t>
      </w:r>
      <w:r>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fldChar w:fldCharType="separate"/>
      </w:r>
      <w:r w:rsidRPr="00AB4365">
        <w:rPr>
          <w:noProof/>
        </w:rPr>
        <w:t xml:space="preserve">(Sunardi </w:t>
      </w:r>
      <w:r w:rsidRPr="00AB4365">
        <w:rPr>
          <w:i/>
          <w:noProof/>
        </w:rPr>
        <w:t>et al.</w:t>
      </w:r>
      <w:r w:rsidRPr="00AB4365">
        <w:rPr>
          <w:noProof/>
        </w:rPr>
        <w:t>, 2018)</w:t>
      </w:r>
      <w:r>
        <w:fldChar w:fldCharType="end"/>
      </w:r>
      <w:r>
        <w:t xml:space="preserve">menjelaskan bahwa, </w:t>
      </w:r>
      <w:r w:rsidR="00F61AF3">
        <w:t>Algoritme</w:t>
      </w:r>
      <w:r w:rsidR="00BC4A78">
        <w:t xml:space="preserve"> </w:t>
      </w:r>
      <w:r w:rsidR="00BC4A78" w:rsidRPr="00995D2A">
        <w:rPr>
          <w:i/>
        </w:rPr>
        <w:t>winnowing</w:t>
      </w:r>
      <w:r w:rsidR="00BC4A78">
        <w:t xml:space="preserve"> merupakan salah satu </w:t>
      </w:r>
      <w:r w:rsidR="00F61AF3">
        <w:t>algoritme</w:t>
      </w:r>
      <w:r w:rsidR="00995D2A">
        <w:t xml:space="preserve"> yang berfungsi sebagai dokumen</w:t>
      </w:r>
      <w:r w:rsidR="00BC4A78">
        <w:t xml:space="preserve"> </w:t>
      </w:r>
      <w:r w:rsidR="00BC4A78" w:rsidRPr="00995D2A">
        <w:rPr>
          <w:i/>
        </w:rPr>
        <w:t>fingerprint</w:t>
      </w:r>
      <w:r w:rsidR="00BC4A78">
        <w:t xml:space="preserve"> atau </w:t>
      </w:r>
      <w:r w:rsidR="00F61AF3">
        <w:t>algoritme</w:t>
      </w:r>
      <w:r w:rsidR="00BC4A78">
        <w:t xml:space="preserve"> yang digunakan untuk mendeteksi tindakan plagiarisme dengan menggunakan teknik </w:t>
      </w:r>
      <w:r w:rsidR="00BC4A78" w:rsidRPr="00995D2A">
        <w:rPr>
          <w:i/>
        </w:rPr>
        <w:t>hashing</w:t>
      </w:r>
      <w:r w:rsidR="00BC4A78">
        <w:t xml:space="preserve">. Input dari </w:t>
      </w:r>
      <w:r w:rsidR="00F61AF3">
        <w:t>algoritme</w:t>
      </w:r>
      <w:r w:rsidR="00BC4A78">
        <w:t xml:space="preserve"> </w:t>
      </w:r>
      <w:r w:rsidR="00BC4A78" w:rsidRPr="00995D2A">
        <w:rPr>
          <w:i/>
        </w:rPr>
        <w:lastRenderedPageBreak/>
        <w:t>winnowing</w:t>
      </w:r>
      <w:r w:rsidR="00BC4A78">
        <w:t xml:space="preserve"> berupa dokumen teks, dan </w:t>
      </w:r>
      <w:proofErr w:type="gramStart"/>
      <w:r w:rsidR="00BC4A78">
        <w:t>akan</w:t>
      </w:r>
      <w:proofErr w:type="gramEnd"/>
      <w:r w:rsidR="00BC4A78">
        <w:t xml:space="preserve"> menghasilkan keluaran berupa kumpulan nilai hash yang terbentuk dari peritungan ASCII pada setiap karakter. Dan nilai-nilai </w:t>
      </w:r>
      <w:r w:rsidR="00BC4A78" w:rsidRPr="00995D2A">
        <w:rPr>
          <w:i/>
        </w:rPr>
        <w:t>hash</w:t>
      </w:r>
      <w:r w:rsidR="00BC4A78">
        <w:t xml:space="preserve"> yang </w:t>
      </w:r>
      <w:proofErr w:type="gramStart"/>
      <w:r w:rsidR="00BC4A78">
        <w:t>akan</w:t>
      </w:r>
      <w:proofErr w:type="gramEnd"/>
      <w:r w:rsidR="00BC4A78">
        <w:t xml:space="preserve"> digunakan sebagai </w:t>
      </w:r>
      <w:r w:rsidR="00BC4A78" w:rsidRPr="00995D2A">
        <w:rPr>
          <w:i/>
        </w:rPr>
        <w:t>fingerprint</w:t>
      </w:r>
      <w:r w:rsidR="00BC4A78">
        <w:t xml:space="preserve"> untuk mendeteksi adanya suatu tindakan plagiarisme. </w:t>
      </w:r>
      <w:proofErr w:type="gramStart"/>
      <w:r w:rsidR="00BC4A78">
        <w:t>Gam</w:t>
      </w:r>
      <w:r w:rsidR="00AD0ACF">
        <w:t xml:space="preserve">bar 2.1 </w:t>
      </w:r>
      <w:r w:rsidR="00F61AF3">
        <w:t>merupakan konsep algoritme</w:t>
      </w:r>
      <w:r w:rsidR="00BC4A78">
        <w:t xml:space="preserve"> </w:t>
      </w:r>
      <w:r w:rsidR="00BC4A78" w:rsidRPr="00995D2A">
        <w:rPr>
          <w:i/>
        </w:rPr>
        <w:t>winnowing</w:t>
      </w:r>
      <w:r w:rsidR="00BC4A78">
        <w:t>.</w:t>
      </w:r>
      <w:proofErr w:type="gramEnd"/>
    </w:p>
    <w:p w:rsidR="00995D2A" w:rsidRDefault="00995D2A" w:rsidP="00BC4A78">
      <w:pPr>
        <w:ind w:left="450" w:firstLine="270"/>
      </w:pPr>
      <w:r>
        <w:rPr>
          <w:noProof/>
        </w:rPr>
        <mc:AlternateContent>
          <mc:Choice Requires="wps">
            <w:drawing>
              <wp:anchor distT="0" distB="0" distL="114300" distR="114300" simplePos="0" relativeHeight="251659264" behindDoc="0" locked="0" layoutInCell="1" allowOverlap="1" wp14:anchorId="6ECBCD1A" wp14:editId="1B88452D">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rsidRPr="00995D2A">
                              <w:t>Delete kata yang tidak diperlu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432214" w:rsidRDefault="00432214" w:rsidP="00995D2A">
                      <w:pPr>
                        <w:jc w:val="center"/>
                      </w:pPr>
                      <w:r w:rsidRPr="00995D2A">
                        <w:t>Delete kata yang tidak diperlukan</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8480" behindDoc="0" locked="0" layoutInCell="1" allowOverlap="1" wp14:anchorId="55D28405" wp14:editId="081FA842">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91.25pt;margin-top:.05pt;width:0;height:20.1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1312" behindDoc="0" locked="0" layoutInCell="1" allowOverlap="1" wp14:anchorId="4186A9CB" wp14:editId="662CA4F7">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432214" w:rsidRDefault="00432214" w:rsidP="00995D2A">
                      <w:pPr>
                        <w:jc w:val="center"/>
                      </w:pPr>
                      <w:r>
                        <w:t>Membentuk</w:t>
                      </w:r>
                      <w:r w:rsidRPr="00995D2A">
                        <w:rPr>
                          <w:i/>
                        </w:rPr>
                        <w:t xml:space="preserve"> n-gram</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0528" behindDoc="0" locked="0" layoutInCell="1" allowOverlap="1" wp14:anchorId="59C177DD" wp14:editId="6E2034D8">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3360" behindDoc="0" locked="0" layoutInCell="1" allowOverlap="1" wp14:anchorId="64984152" wp14:editId="400ED48F">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432214" w:rsidRDefault="00432214" w:rsidP="00995D2A">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2576" behindDoc="0" locked="0" layoutInCell="1" allowOverlap="1" wp14:anchorId="13FD4FC3" wp14:editId="77E9AF33">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5408" behindDoc="0" locked="0" layoutInCell="1" allowOverlap="1" wp14:anchorId="5AF31CAE" wp14:editId="3BA0214B">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995D2A" w:rsidRDefault="00432214" w:rsidP="00995D2A">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432214" w:rsidRPr="00995D2A" w:rsidRDefault="00432214" w:rsidP="00995D2A">
                      <w:pPr>
                        <w:jc w:val="center"/>
                        <w:rPr>
                          <w:i/>
                        </w:rPr>
                      </w:pPr>
                      <w:r w:rsidRPr="00995D2A">
                        <w:rPr>
                          <w:i/>
                        </w:rPr>
                        <w:t>Window</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4624" behindDoc="0" locked="0" layoutInCell="1" allowOverlap="1" wp14:anchorId="092A0B2C" wp14:editId="2CFB510E">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7456" behindDoc="0" locked="0" layoutInCell="1" allowOverlap="1" wp14:anchorId="40615729" wp14:editId="715987E6">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995D2A" w:rsidRDefault="00432214" w:rsidP="00995D2A">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432214" w:rsidRPr="00995D2A" w:rsidRDefault="00432214" w:rsidP="00995D2A">
                      <w:pPr>
                        <w:jc w:val="center"/>
                        <w:rPr>
                          <w:i/>
                        </w:rPr>
                      </w:pPr>
                      <w:r w:rsidRPr="00995D2A">
                        <w:rPr>
                          <w:i/>
                        </w:rPr>
                        <w:t>Fingerprint</w:t>
                      </w:r>
                    </w:p>
                  </w:txbxContent>
                </v:textbox>
              </v:rect>
            </w:pict>
          </mc:Fallback>
        </mc:AlternateContent>
      </w:r>
    </w:p>
    <w:p w:rsidR="00995D2A" w:rsidRDefault="00995D2A" w:rsidP="00BC4A78">
      <w:pPr>
        <w:ind w:left="450" w:firstLine="270"/>
      </w:pPr>
    </w:p>
    <w:p w:rsidR="00995D2A" w:rsidRPr="007B6E8C" w:rsidRDefault="00995D2A" w:rsidP="00995D2A">
      <w:pPr>
        <w:pStyle w:val="Caption"/>
        <w:jc w:val="center"/>
        <w:rPr>
          <w:i/>
          <w:color w:val="auto"/>
          <w:sz w:val="24"/>
        </w:rPr>
      </w:pPr>
      <w:r w:rsidRPr="007B6E8C">
        <w:rPr>
          <w:color w:val="auto"/>
          <w:sz w:val="24"/>
        </w:rPr>
        <w:t xml:space="preserve">Gambar </w:t>
      </w:r>
      <w:r w:rsidRPr="007B6E8C">
        <w:rPr>
          <w:color w:val="auto"/>
          <w:sz w:val="24"/>
        </w:rPr>
        <w:fldChar w:fldCharType="begin"/>
      </w:r>
      <w:r w:rsidRPr="007B6E8C">
        <w:rPr>
          <w:color w:val="auto"/>
          <w:sz w:val="24"/>
        </w:rPr>
        <w:instrText xml:space="preserve"> SEQ Gambar \* ARABIC </w:instrText>
      </w:r>
      <w:r w:rsidRPr="007B6E8C">
        <w:rPr>
          <w:color w:val="auto"/>
          <w:sz w:val="24"/>
        </w:rPr>
        <w:fldChar w:fldCharType="separate"/>
      </w:r>
      <w:r w:rsidRPr="007B6E8C">
        <w:rPr>
          <w:noProof/>
          <w:color w:val="auto"/>
          <w:sz w:val="24"/>
        </w:rPr>
        <w:t>1</w:t>
      </w:r>
      <w:r w:rsidRPr="007B6E8C">
        <w:rPr>
          <w:color w:val="auto"/>
          <w:sz w:val="24"/>
        </w:rPr>
        <w:fldChar w:fldCharType="end"/>
      </w:r>
      <w:r w:rsidRPr="007B6E8C">
        <w:rPr>
          <w:color w:val="auto"/>
          <w:sz w:val="24"/>
        </w:rPr>
        <w:t xml:space="preserve"> 2.1 Konsep Algoritme </w:t>
      </w:r>
      <w:r w:rsidRPr="007B6E8C">
        <w:rPr>
          <w:i/>
          <w:color w:val="auto"/>
          <w:sz w:val="24"/>
        </w:rPr>
        <w:t>Winnowing</w:t>
      </w:r>
    </w:p>
    <w:p w:rsidR="00F61AF3" w:rsidRDefault="00F61AF3" w:rsidP="00F61AF3">
      <w:pPr>
        <w:ind w:left="450" w:firstLine="270"/>
        <w:rPr>
          <w:i/>
        </w:rPr>
      </w:pPr>
      <w:r>
        <w:t xml:space="preserve">Konsep dari algoritm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Pr="00F61AF3">
        <w:rPr>
          <w:i/>
        </w:rPr>
        <w:t>fingerf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F61AF3" w:rsidRDefault="00F61AF3" w:rsidP="00F61AF3">
      <w:pPr>
        <w:ind w:left="450" w:firstLine="270"/>
      </w:pPr>
      <w:r>
        <w:rPr>
          <w:noProof/>
        </w:rPr>
        <w:drawing>
          <wp:inline distT="0" distB="0" distL="0" distR="0" wp14:anchorId="7B491123" wp14:editId="13576377">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562225" cy="504825"/>
                    </a:xfrm>
                    <a:prstGeom prst="rect">
                      <a:avLst/>
                    </a:prstGeom>
                  </pic:spPr>
                </pic:pic>
              </a:graphicData>
            </a:graphic>
          </wp:inline>
        </w:drawing>
      </w:r>
    </w:p>
    <w:p w:rsidR="00F61AF3" w:rsidRDefault="00F61AF3" w:rsidP="00F61AF3">
      <w:pPr>
        <w:ind w:left="450"/>
      </w:pPr>
      <w:r>
        <w:t>Dimana:</w:t>
      </w:r>
    </w:p>
    <w:p w:rsidR="00F61AF3" w:rsidRDefault="00F61AF3" w:rsidP="00F61AF3">
      <w:pPr>
        <w:spacing w:after="0"/>
        <w:ind w:left="720"/>
      </w:pPr>
      <w:r>
        <w:t>H (C1</w:t>
      </w:r>
      <w:proofErr w:type="gramStart"/>
      <w:r>
        <w:t>..</w:t>
      </w:r>
      <w:proofErr w:type="gramEnd"/>
      <w:r>
        <w:t xml:space="preserve">Cl) </w:t>
      </w:r>
      <w:r>
        <w:tab/>
        <w:t>= nilai hash</w:t>
      </w:r>
    </w:p>
    <w:p w:rsidR="00F61AF3" w:rsidRDefault="00F61AF3" w:rsidP="00F61AF3">
      <w:pPr>
        <w:spacing w:after="0"/>
        <w:ind w:left="720"/>
      </w:pPr>
      <w:r>
        <w:t xml:space="preserve">Cl </w:t>
      </w:r>
      <w:r>
        <w:tab/>
      </w:r>
      <w:r>
        <w:tab/>
        <w:t>= nilai ASCII karakter ke -1 pada string</w:t>
      </w:r>
    </w:p>
    <w:p w:rsidR="00F61AF3" w:rsidRDefault="00F61AF3" w:rsidP="00F61AF3">
      <w:pPr>
        <w:spacing w:after="0"/>
        <w:ind w:left="720"/>
      </w:pPr>
      <w:r>
        <w:t xml:space="preserve">l </w:t>
      </w:r>
      <w:r>
        <w:tab/>
      </w:r>
      <w:r>
        <w:tab/>
        <w:t>= panjang string</w:t>
      </w:r>
    </w:p>
    <w:p w:rsidR="00F61AF3" w:rsidRDefault="00F61AF3" w:rsidP="00F61AF3">
      <w:pPr>
        <w:spacing w:after="0"/>
        <w:ind w:left="720"/>
      </w:pPr>
      <w:r>
        <w:t xml:space="preserve">b </w:t>
      </w:r>
      <w:r>
        <w:tab/>
      </w:r>
      <w:r>
        <w:tab/>
        <w:t>= nilai basis hash</w:t>
      </w:r>
    </w:p>
    <w:p w:rsidR="00F61AF3" w:rsidRDefault="00F61AF3" w:rsidP="00F61AF3">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t xml:space="preserve"> terakhir di hitung menggunakan rumus nomor 3, </w:t>
      </w:r>
      <w:proofErr w:type="gramStart"/>
      <w:r>
        <w:t>sehingga</w:t>
      </w:r>
      <w:proofErr w:type="gramEnd"/>
      <w:r>
        <w:t xml:space="preserve"> proses akan jauh lebih cepat karena tidak menghitung lagi dari awal. </w:t>
      </w:r>
      <w:r>
        <w:lastRenderedPageBreak/>
        <w:t xml:space="preserve">Algoritme </w:t>
      </w:r>
      <w:r w:rsidRPr="00F61AF3">
        <w:rPr>
          <w:i/>
        </w:rPr>
        <w:t>winnowing</w:t>
      </w:r>
      <w:r>
        <w:t xml:space="preserve"> merupakan eksitensi dari algoritme </w:t>
      </w:r>
      <w:r w:rsidRPr="00F61AF3">
        <w:rPr>
          <w:i/>
        </w:rPr>
        <w:t>Rabin-</w:t>
      </w:r>
      <w:proofErr w:type="gramStart"/>
      <w:r w:rsidRPr="00F61AF3">
        <w:rPr>
          <w:i/>
        </w:rPr>
        <w:t>karp</w:t>
      </w:r>
      <w:r>
        <w:t>,</w:t>
      </w:r>
      <w:proofErr w:type="gramEnd"/>
      <w:r>
        <w:t xml:space="preserve"> proses yang dilakukan hampir sama hanya pada algoritme </w:t>
      </w:r>
      <w:r w:rsidRPr="00F61AF3">
        <w:rPr>
          <w:i/>
        </w:rPr>
        <w:t>winnowing</w:t>
      </w:r>
      <w:r>
        <w:t xml:space="preserve"> ditambahkan dengan konsep </w:t>
      </w:r>
      <w:r w:rsidRPr="00F61AF3">
        <w:rPr>
          <w:i/>
        </w:rPr>
        <w:t>window</w:t>
      </w:r>
      <w:r>
        <w:t>.</w:t>
      </w:r>
    </w:p>
    <w:p w:rsidR="00303C54" w:rsidRDefault="00303C54" w:rsidP="00303C54">
      <w:pPr>
        <w:pStyle w:val="Heading2"/>
      </w:pPr>
      <w:r>
        <w:t>2.</w:t>
      </w:r>
      <w:r w:rsidR="00200DDF">
        <w:t>8</w:t>
      </w:r>
      <w:r>
        <w:t>. Pengujian</w:t>
      </w:r>
    </w:p>
    <w:p w:rsidR="00D7631E" w:rsidRPr="00D7631E" w:rsidRDefault="00D7631E" w:rsidP="00D7631E">
      <w:pPr>
        <w:ind w:left="450" w:firstLine="270"/>
      </w:pPr>
      <w:proofErr w:type="gramStart"/>
      <w:r>
        <w:rPr>
          <w:sz w:val="23"/>
          <w:szCs w:val="23"/>
        </w:rPr>
        <w:t>Dalam mengevaluasi performa dari metode yang diusulkan, perlu adanya sebuah pengujian dengan membandingkan hasil dengan data asli yang sudah valid.</w:t>
      </w:r>
      <w:proofErr w:type="gramEnd"/>
      <w:r>
        <w:rPr>
          <w:sz w:val="23"/>
          <w:szCs w:val="23"/>
        </w:rPr>
        <w:t xml:space="preserve"> </w:t>
      </w:r>
      <w:proofErr w:type="gramStart"/>
      <w:r>
        <w:rPr>
          <w:sz w:val="23"/>
          <w:szCs w:val="23"/>
        </w:rPr>
        <w:t xml:space="preserve">Dalam penelitian ini, dilakukan pengujian secara </w:t>
      </w:r>
      <w:r>
        <w:rPr>
          <w:i/>
          <w:iCs/>
          <w:sz w:val="23"/>
          <w:szCs w:val="23"/>
        </w:rPr>
        <w:t xml:space="preserve">recall </w:t>
      </w:r>
      <w:r>
        <w:rPr>
          <w:sz w:val="23"/>
          <w:szCs w:val="23"/>
        </w:rPr>
        <w:t>yaitu menentukan tingkat keberhasilan sistem dalam menemukan kembali sebuah informasi sebenarnya.</w:t>
      </w:r>
      <w:proofErr w:type="gramEnd"/>
    </w:p>
    <w:p w:rsidR="00303C54" w:rsidRDefault="00303C54" w:rsidP="00303C54">
      <w:pPr>
        <w:pStyle w:val="Heading2"/>
      </w:pPr>
      <w:r>
        <w:t>2.</w:t>
      </w:r>
      <w:r w:rsidR="00200DDF">
        <w:t>9</w:t>
      </w:r>
      <w:r>
        <w:t>. Studi Literatur</w:t>
      </w:r>
    </w:p>
    <w:p w:rsidR="00EA1CBA" w:rsidRDefault="00EA1CBA" w:rsidP="00EA1CBA">
      <w:pPr>
        <w:ind w:left="450" w:firstLine="270"/>
      </w:pPr>
      <w:r>
        <w:t xml:space="preserve">Berdasarkan landasan teori yang telah </w:t>
      </w:r>
      <w:proofErr w:type="gramStart"/>
      <w:r>
        <w:t>dijelaskan ,</w:t>
      </w:r>
      <w:proofErr w:type="gramEnd"/>
      <w:r>
        <w:t xml:space="preserve"> terdapat penelitian yang sudah ada sebelumnya,</w:t>
      </w:r>
      <w:r w:rsidR="007B6E8C">
        <w:t xml:space="preserve"> yang di rangkum dalam Tabel 2.4</w:t>
      </w:r>
      <w:r>
        <w:t xml:space="preserve"> berikut :</w:t>
      </w:r>
    </w:p>
    <w:p w:rsidR="00542CDB" w:rsidRDefault="00EA1CBA" w:rsidP="00EA1CBA">
      <w:pPr>
        <w:pStyle w:val="Caption"/>
        <w:jc w:val="center"/>
        <w:rPr>
          <w:color w:val="auto"/>
          <w:sz w:val="24"/>
        </w:rPr>
      </w:pPr>
      <w:r w:rsidRPr="00592EAD">
        <w:rPr>
          <w:color w:val="auto"/>
          <w:sz w:val="24"/>
        </w:rPr>
        <w:t xml:space="preserve">Tabel </w:t>
      </w:r>
      <w:r w:rsidRPr="00592EAD">
        <w:rPr>
          <w:color w:val="auto"/>
          <w:sz w:val="24"/>
        </w:rPr>
        <w:fldChar w:fldCharType="begin"/>
      </w:r>
      <w:r w:rsidRPr="00592EAD">
        <w:rPr>
          <w:color w:val="auto"/>
          <w:sz w:val="24"/>
        </w:rPr>
        <w:instrText xml:space="preserve"> SEQ Tabel \* ARABIC </w:instrText>
      </w:r>
      <w:r w:rsidRPr="00592EAD">
        <w:rPr>
          <w:color w:val="auto"/>
          <w:sz w:val="24"/>
        </w:rPr>
        <w:fldChar w:fldCharType="separate"/>
      </w:r>
      <w:r w:rsidR="007B6E8C">
        <w:rPr>
          <w:noProof/>
          <w:color w:val="auto"/>
          <w:sz w:val="24"/>
        </w:rPr>
        <w:t>4</w:t>
      </w:r>
      <w:r w:rsidRPr="00592EAD">
        <w:rPr>
          <w:color w:val="auto"/>
          <w:sz w:val="24"/>
        </w:rPr>
        <w:fldChar w:fldCharType="end"/>
      </w:r>
      <w:r w:rsidR="007B6E8C">
        <w:rPr>
          <w:color w:val="auto"/>
          <w:sz w:val="24"/>
        </w:rPr>
        <w:t xml:space="preserve"> 2.4</w:t>
      </w:r>
      <w:bookmarkStart w:id="0" w:name="_GoBack"/>
      <w:bookmarkEnd w:id="0"/>
      <w:r w:rsidRPr="00592EAD">
        <w:rPr>
          <w:color w:val="auto"/>
          <w:sz w:val="24"/>
        </w:rPr>
        <w:t xml:space="preserve"> Studi Literatur</w:t>
      </w:r>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D37198" w:rsidRPr="00D37198" w:rsidTr="00B06ADF">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D37198" w:rsidRPr="00D37198" w:rsidTr="00D3719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informarika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p>
        </w:tc>
      </w:tr>
      <w:tr w:rsidR="00D37198" w:rsidRPr="00D37198" w:rsidTr="00D37198">
        <w:trPr>
          <w:trHeight w:val="36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2</w:t>
            </w:r>
          </w:p>
        </w:tc>
        <w:tc>
          <w:tcPr>
            <w:tcW w:w="1343" w:type="dxa"/>
            <w:tcBorders>
              <w:top w:val="nil"/>
              <w:left w:val="nil"/>
              <w:bottom w:val="single" w:sz="4" w:space="0" w:color="auto"/>
              <w:right w:val="single" w:sz="4" w:space="0" w:color="auto"/>
            </w:tcBorders>
            <w:shd w:val="clear" w:color="auto" w:fill="auto"/>
            <w:noWrap/>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sidR="00F61AF3">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ditentukannya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sekitar 45-20</w:t>
            </w:r>
            <w:proofErr w:type="gramStart"/>
            <w:r w:rsidRPr="00D37198">
              <w:rPr>
                <w:rFonts w:eastAsia="Times New Roman" w:cs="Times New Roman"/>
                <w:color w:val="000000"/>
                <w:sz w:val="20"/>
                <w:szCs w:val="20"/>
              </w:rPr>
              <w:t>% .</w:t>
            </w:r>
            <w:proofErr w:type="gramEnd"/>
          </w:p>
        </w:tc>
      </w:tr>
      <w:tr w:rsidR="00D37198" w:rsidRPr="00D37198" w:rsidTr="00D3719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3</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 xml:space="preserve">dip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p>
        </w:tc>
      </w:tr>
      <w:tr w:rsidR="00D37198" w:rsidRPr="00D37198" w:rsidTr="00D3719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4</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perbandinganya 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unakan </w:t>
            </w:r>
            <w:r w:rsidRPr="00D37198">
              <w:rPr>
                <w:rFonts w:eastAsia="Times New Roman" w:cs="Times New Roman"/>
                <w:i/>
                <w:iCs/>
                <w:color w:val="000000"/>
                <w:sz w:val="20"/>
                <w:szCs w:val="20"/>
              </w:rPr>
              <w:t>Confusion Matrix.</w:t>
            </w:r>
          </w:p>
        </w:tc>
      </w:tr>
      <w:tr w:rsidR="00D37198" w:rsidRPr="00D37198" w:rsidTr="00D3719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Pr="00D37198">
              <w:rPr>
                <w:rFonts w:eastAsia="Times New Roman" w:cs="Times New Roman"/>
                <w:color w:val="000000"/>
                <w:sz w:val="20"/>
                <w:szCs w:val="20"/>
              </w:rPr>
              <w:t xml:space="preserve">mengunakan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p>
        </w:tc>
      </w:tr>
      <w:tr w:rsidR="00D37198" w:rsidRPr="00D37198" w:rsidTr="00D3719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lain-lain.</w:t>
            </w:r>
          </w:p>
        </w:tc>
      </w:tr>
      <w:tr w:rsidR="00D37198" w:rsidRPr="00D37198" w:rsidTr="00D3719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w:t>
            </w:r>
            <w:proofErr w:type="gramStart"/>
            <w:r w:rsidRPr="00D37198">
              <w:rPr>
                <w:rFonts w:eastAsia="Times New Roman" w:cs="Times New Roman"/>
                <w:color w:val="000000"/>
                <w:sz w:val="20"/>
                <w:szCs w:val="20"/>
              </w:rPr>
              <w:t>,60</w:t>
            </w:r>
            <w:proofErr w:type="gramEnd"/>
            <w:r w:rsidRPr="00D37198">
              <w:rPr>
                <w:rFonts w:eastAsia="Times New Roman" w:cs="Times New Roman"/>
                <w:color w:val="000000"/>
                <w:sz w:val="20"/>
                <w:szCs w:val="20"/>
              </w:rPr>
              <w:t xml:space="preserve">%. Sistem yang di bangun ini berhasil dengan tingkat keakuratan mencapai 90%.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p>
        </w:tc>
      </w:tr>
      <w:tr w:rsidR="00D37198" w:rsidRPr="00D37198" w:rsidTr="00D3719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realtim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ver. </w:t>
            </w:r>
          </w:p>
        </w:tc>
      </w:tr>
      <w:tr w:rsidR="00D37198" w:rsidRPr="00D37198" w:rsidTr="00D3719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w:t>
            </w:r>
            <w:proofErr w:type="gramStart"/>
            <w:r w:rsidRPr="00D37198">
              <w:rPr>
                <w:rFonts w:eastAsia="Times New Roman" w:cs="Times New Roman"/>
                <w:i/>
                <w:iCs/>
                <w:color w:val="000000"/>
                <w:sz w:val="20"/>
                <w:szCs w:val="20"/>
              </w:rPr>
              <w:t xml:space="preserve">paste </w:t>
            </w:r>
            <w:r w:rsidRPr="00D37198">
              <w:rPr>
                <w:rFonts w:eastAsia="Times New Roman" w:cs="Times New Roman"/>
                <w:color w:val="000000"/>
                <w:sz w:val="20"/>
                <w:szCs w:val="20"/>
              </w:rPr>
              <w:t xml:space="preserve"> dari</w:t>
            </w:r>
            <w:proofErr w:type="gramEnd"/>
            <w:r w:rsidRPr="00D37198">
              <w:rPr>
                <w:rFonts w:eastAsia="Times New Roman" w:cs="Times New Roman"/>
                <w:color w:val="000000"/>
                <w:sz w:val="20"/>
                <w:szCs w:val="20"/>
              </w:rPr>
              <w:t xml:space="preserve">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p>
        </w:tc>
      </w:tr>
      <w:tr w:rsidR="00D37198" w:rsidRPr="00D37198" w:rsidTr="00D3719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Pendeteksi Plagiarisme pada Dokumen Tugas Mahasiswa</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case folding, tokenizing, punctuation removal, stopword removal</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inilah yang akan di prose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p>
        </w:tc>
      </w:tr>
      <w:tr w:rsidR="00D37198" w:rsidRPr="00D37198" w:rsidTr="00D3719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p>
        </w:tc>
      </w:tr>
      <w:tr w:rsidR="00D37198" w:rsidRPr="00D37198" w:rsidTr="00D3719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perangkuman,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p>
        </w:tc>
      </w:tr>
      <w:tr w:rsidR="00D37198" w:rsidRPr="00D37198" w:rsidTr="00D3719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penyelesain masalhnya. Di penelitian ini membahas metode pengecekan kemiripan dokumen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Based). String Based</w:t>
            </w:r>
            <w:r w:rsidRPr="00D37198">
              <w:rPr>
                <w:rFonts w:eastAsia="Times New Roman" w:cs="Times New Roman"/>
                <w:color w:val="000000"/>
                <w:sz w:val="20"/>
                <w:szCs w:val="20"/>
              </w:rPr>
              <w:t xml:space="preserve"> ini di bagi menjadi 2, yaitu </w:t>
            </w:r>
            <w:r w:rsidRPr="00D37198">
              <w:rPr>
                <w:rFonts w:eastAsia="Times New Roman" w:cs="Times New Roman"/>
                <w:i/>
                <w:iCs/>
                <w:color w:val="000000"/>
                <w:sz w:val="20"/>
                <w:szCs w:val="20"/>
              </w:rPr>
              <w:t xml:space="preserve">Character Based </w:t>
            </w:r>
            <w:proofErr w:type="gramStart"/>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w:t>
            </w:r>
            <w:proofErr w:type="gramEnd"/>
            <w:r w:rsidRPr="00D37198">
              <w:rPr>
                <w:rFonts w:eastAsia="Times New Roman" w:cs="Times New Roman"/>
                <w:i/>
                <w:iCs/>
                <w:color w:val="000000"/>
                <w:sz w:val="20"/>
                <w:szCs w:val="20"/>
              </w:rPr>
              <w:t xml:space="preserve"> Based. </w:t>
            </w:r>
            <w:r w:rsidRPr="00D37198">
              <w:rPr>
                <w:rFonts w:eastAsia="Times New Roman" w:cs="Times New Roman"/>
                <w:color w:val="000000"/>
                <w:sz w:val="20"/>
                <w:szCs w:val="20"/>
              </w:rPr>
              <w:t xml:space="preserve"> Dari 2 pembagian ini ada beberapa metode yang bisa di 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bagianya ada beberapa metode di 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D37198" w:rsidRPr="00D37198" w:rsidTr="00C969B2">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merangkum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p>
        </w:tc>
      </w:tr>
      <w:tr w:rsidR="00C969B2" w:rsidRPr="00D37198" w:rsidTr="00C969B2">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C969B2" w:rsidRPr="00D37198" w:rsidRDefault="00C969B2" w:rsidP="00D3719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rsidR="00C969B2" w:rsidRPr="00D37198" w:rsidRDefault="00C969B2" w:rsidP="00C969B2">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rsidR="00C969B2" w:rsidRPr="00D37198"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rsidR="00C969B2" w:rsidRPr="00D37198"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rsidR="00C969B2" w:rsidRPr="00D37198" w:rsidRDefault="00C969B2" w:rsidP="00C969B2">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Pr="00C969B2">
              <w:rPr>
                <w:rFonts w:eastAsia="Times New Roman" w:cs="Times New Roman"/>
                <w:color w:val="000000"/>
                <w:sz w:val="20"/>
                <w:szCs w:val="20"/>
              </w:rPr>
              <w:t>prampemrosesan 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w:t>
            </w:r>
            <w:proofErr w:type="gramStart"/>
            <w:r w:rsidRPr="00C969B2">
              <w:rPr>
                <w:rFonts w:eastAsia="Times New Roman" w:cs="Times New Roman"/>
                <w:color w:val="000000"/>
                <w:sz w:val="20"/>
                <w:szCs w:val="20"/>
              </w:rPr>
              <w:t>,11</w:t>
            </w:r>
            <w:proofErr w:type="gramEnd"/>
            <w:r w:rsidRPr="00C969B2">
              <w:rPr>
                <w:rFonts w:eastAsia="Times New Roman" w:cs="Times New Roman"/>
                <w:color w:val="000000"/>
                <w:sz w:val="20"/>
                <w:szCs w:val="20"/>
              </w:rPr>
              <w:t>%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p>
        </w:tc>
      </w:tr>
    </w:tbl>
    <w:p w:rsidR="00EA1CBA" w:rsidRDefault="00542CDB" w:rsidP="00D37198">
      <w:pPr>
        <w:tabs>
          <w:tab w:val="left" w:pos="5835"/>
        </w:tabs>
        <w:ind w:left="450"/>
      </w:pPr>
      <w:r>
        <w:tab/>
      </w:r>
    </w:p>
    <w:p w:rsidR="00542CDB" w:rsidRPr="00542CDB" w:rsidRDefault="00542CDB" w:rsidP="00542CDB">
      <w:pPr>
        <w:tabs>
          <w:tab w:val="left" w:pos="5835"/>
        </w:tabs>
      </w:pPr>
    </w:p>
    <w:sectPr w:rsidR="00542CDB" w:rsidRPr="00542CDB"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3610" w:rsidRDefault="00233610" w:rsidP="00A77092">
      <w:pPr>
        <w:spacing w:after="0"/>
      </w:pPr>
      <w:r>
        <w:separator/>
      </w:r>
    </w:p>
  </w:endnote>
  <w:endnote w:type="continuationSeparator" w:id="0">
    <w:p w:rsidR="00233610" w:rsidRDefault="00233610"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3610" w:rsidRDefault="00233610" w:rsidP="00A77092">
      <w:pPr>
        <w:spacing w:after="0"/>
      </w:pPr>
      <w:r>
        <w:separator/>
      </w:r>
    </w:p>
  </w:footnote>
  <w:footnote w:type="continuationSeparator" w:id="0">
    <w:p w:rsidR="00233610" w:rsidRDefault="00233610"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07392"/>
    <w:multiLevelType w:val="hybridMultilevel"/>
    <w:tmpl w:val="ED9041D8"/>
    <w:lvl w:ilvl="0" w:tplc="04090011">
      <w:start w:val="1"/>
      <w:numFmt w:val="decimal"/>
      <w:lvlText w:val="%1)"/>
      <w:lvlJc w:val="left"/>
      <w:pPr>
        <w:ind w:left="5287" w:hanging="360"/>
      </w:pPr>
    </w:lvl>
    <w:lvl w:ilvl="1" w:tplc="04090019" w:tentative="1">
      <w:start w:val="1"/>
      <w:numFmt w:val="lowerLetter"/>
      <w:lvlText w:val="%2."/>
      <w:lvlJc w:val="left"/>
      <w:pPr>
        <w:ind w:left="4567" w:hanging="360"/>
      </w:pPr>
    </w:lvl>
    <w:lvl w:ilvl="2" w:tplc="0409001B" w:tentative="1">
      <w:start w:val="1"/>
      <w:numFmt w:val="lowerRoman"/>
      <w:lvlText w:val="%3."/>
      <w:lvlJc w:val="right"/>
      <w:pPr>
        <w:ind w:left="5287" w:hanging="180"/>
      </w:pPr>
    </w:lvl>
    <w:lvl w:ilvl="3" w:tplc="0409000F" w:tentative="1">
      <w:start w:val="1"/>
      <w:numFmt w:val="decimal"/>
      <w:lvlText w:val="%4."/>
      <w:lvlJc w:val="left"/>
      <w:pPr>
        <w:ind w:left="6007" w:hanging="360"/>
      </w:pPr>
    </w:lvl>
    <w:lvl w:ilvl="4" w:tplc="04090019">
      <w:start w:val="1"/>
      <w:numFmt w:val="lowerLetter"/>
      <w:lvlText w:val="%5."/>
      <w:lvlJc w:val="left"/>
      <w:pPr>
        <w:ind w:left="6727" w:hanging="360"/>
      </w:pPr>
    </w:lvl>
    <w:lvl w:ilvl="5" w:tplc="0409001B" w:tentative="1">
      <w:start w:val="1"/>
      <w:numFmt w:val="lowerRoman"/>
      <w:lvlText w:val="%6."/>
      <w:lvlJc w:val="right"/>
      <w:pPr>
        <w:ind w:left="7447" w:hanging="180"/>
      </w:pPr>
    </w:lvl>
    <w:lvl w:ilvl="6" w:tplc="0409000F" w:tentative="1">
      <w:start w:val="1"/>
      <w:numFmt w:val="decimal"/>
      <w:lvlText w:val="%7."/>
      <w:lvlJc w:val="left"/>
      <w:pPr>
        <w:ind w:left="8167" w:hanging="360"/>
      </w:pPr>
    </w:lvl>
    <w:lvl w:ilvl="7" w:tplc="04090019" w:tentative="1">
      <w:start w:val="1"/>
      <w:numFmt w:val="lowerLetter"/>
      <w:lvlText w:val="%8."/>
      <w:lvlJc w:val="left"/>
      <w:pPr>
        <w:ind w:left="8887" w:hanging="360"/>
      </w:pPr>
    </w:lvl>
    <w:lvl w:ilvl="8" w:tplc="0409001B" w:tentative="1">
      <w:start w:val="1"/>
      <w:numFmt w:val="lowerRoman"/>
      <w:lvlText w:val="%9."/>
      <w:lvlJc w:val="right"/>
      <w:pPr>
        <w:ind w:left="9607" w:hanging="180"/>
      </w:pPr>
    </w:lvl>
  </w:abstractNum>
  <w:abstractNum w:abstractNumId="1">
    <w:nsid w:val="08123F40"/>
    <w:multiLevelType w:val="hybridMultilevel"/>
    <w:tmpl w:val="517EB304"/>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9A5329C"/>
    <w:multiLevelType w:val="hybridMultilevel"/>
    <w:tmpl w:val="83561A7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A76721E"/>
    <w:multiLevelType w:val="hybridMultilevel"/>
    <w:tmpl w:val="D3D2B77C"/>
    <w:lvl w:ilvl="0" w:tplc="382A2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ABF4A08"/>
    <w:multiLevelType w:val="hybridMultilevel"/>
    <w:tmpl w:val="B2AE51CC"/>
    <w:lvl w:ilvl="0" w:tplc="04090019">
      <w:start w:val="1"/>
      <w:numFmt w:val="lowerLetter"/>
      <w:lvlText w:val="%1."/>
      <w:lvlJc w:val="left"/>
      <w:pPr>
        <w:ind w:left="2160" w:hanging="360"/>
      </w:pPr>
    </w:lvl>
    <w:lvl w:ilvl="1" w:tplc="5FAE2EB8">
      <w:start w:val="1"/>
      <w:numFmt w:val="decimal"/>
      <w:lvlText w:val="%2)"/>
      <w:lvlJc w:val="left"/>
      <w:pPr>
        <w:ind w:left="3180" w:hanging="660"/>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BAC413A"/>
    <w:multiLevelType w:val="hybridMultilevel"/>
    <w:tmpl w:val="3A1CA8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7B50C22"/>
    <w:multiLevelType w:val="hybridMultilevel"/>
    <w:tmpl w:val="6112619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2F127DB0"/>
    <w:multiLevelType w:val="hybridMultilevel"/>
    <w:tmpl w:val="EF5E8A5E"/>
    <w:lvl w:ilvl="0" w:tplc="B1D858C4">
      <w:start w:val="1"/>
      <w:numFmt w:val="lowerLetter"/>
      <w:lvlText w:val="%1."/>
      <w:lvlJc w:val="left"/>
      <w:pPr>
        <w:ind w:left="2055" w:hanging="615"/>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6483180"/>
    <w:multiLevelType w:val="hybridMultilevel"/>
    <w:tmpl w:val="5D2CEE3A"/>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37724958"/>
    <w:multiLevelType w:val="hybridMultilevel"/>
    <w:tmpl w:val="01845D8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47B3681B"/>
    <w:multiLevelType w:val="hybridMultilevel"/>
    <w:tmpl w:val="2EB8A7D6"/>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54700856"/>
    <w:multiLevelType w:val="hybridMultilevel"/>
    <w:tmpl w:val="9C7CCE8E"/>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BA887EF2">
      <w:start w:val="1"/>
      <w:numFmt w:val="lowerLetter"/>
      <w:lvlText w:val="%3."/>
      <w:lvlJc w:val="left"/>
      <w:pPr>
        <w:ind w:left="4110" w:hanging="69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584B7F16"/>
    <w:multiLevelType w:val="hybridMultilevel"/>
    <w:tmpl w:val="7F1A8A0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59931C94"/>
    <w:multiLevelType w:val="hybridMultilevel"/>
    <w:tmpl w:val="1354F2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BC718D9"/>
    <w:multiLevelType w:val="hybridMultilevel"/>
    <w:tmpl w:val="09DC8612"/>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7">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8140DA2"/>
    <w:multiLevelType w:val="hybridMultilevel"/>
    <w:tmpl w:val="5DDEA586"/>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9">
    <w:nsid w:val="70BC3EC8"/>
    <w:multiLevelType w:val="hybridMultilevel"/>
    <w:tmpl w:val="A4F496C8"/>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20">
    <w:nsid w:val="761F625C"/>
    <w:multiLevelType w:val="hybridMultilevel"/>
    <w:tmpl w:val="5A9A1C1A"/>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3"/>
  </w:num>
  <w:num w:numId="3">
    <w:abstractNumId w:val="7"/>
  </w:num>
  <w:num w:numId="4">
    <w:abstractNumId w:val="17"/>
  </w:num>
  <w:num w:numId="5">
    <w:abstractNumId w:val="5"/>
  </w:num>
  <w:num w:numId="6">
    <w:abstractNumId w:val="9"/>
  </w:num>
  <w:num w:numId="7">
    <w:abstractNumId w:val="11"/>
  </w:num>
  <w:num w:numId="8">
    <w:abstractNumId w:val="1"/>
  </w:num>
  <w:num w:numId="9">
    <w:abstractNumId w:val="18"/>
  </w:num>
  <w:num w:numId="10">
    <w:abstractNumId w:val="8"/>
  </w:num>
  <w:num w:numId="11">
    <w:abstractNumId w:val="13"/>
  </w:num>
  <w:num w:numId="12">
    <w:abstractNumId w:val="15"/>
  </w:num>
  <w:num w:numId="13">
    <w:abstractNumId w:val="2"/>
  </w:num>
  <w:num w:numId="14">
    <w:abstractNumId w:val="6"/>
  </w:num>
  <w:num w:numId="15">
    <w:abstractNumId w:val="19"/>
  </w:num>
  <w:num w:numId="16">
    <w:abstractNumId w:val="0"/>
  </w:num>
  <w:num w:numId="17">
    <w:abstractNumId w:val="20"/>
  </w:num>
  <w:num w:numId="18">
    <w:abstractNumId w:val="12"/>
  </w:num>
  <w:num w:numId="19">
    <w:abstractNumId w:val="16"/>
  </w:num>
  <w:num w:numId="20">
    <w:abstractNumId w:val="14"/>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234EA"/>
    <w:rsid w:val="0003743B"/>
    <w:rsid w:val="000635ED"/>
    <w:rsid w:val="00092391"/>
    <w:rsid w:val="000A5EAD"/>
    <w:rsid w:val="000B6092"/>
    <w:rsid w:val="001033F2"/>
    <w:rsid w:val="00200DDF"/>
    <w:rsid w:val="002106A1"/>
    <w:rsid w:val="00233610"/>
    <w:rsid w:val="00234270"/>
    <w:rsid w:val="00252BAD"/>
    <w:rsid w:val="002646D8"/>
    <w:rsid w:val="00267482"/>
    <w:rsid w:val="00281315"/>
    <w:rsid w:val="00303C54"/>
    <w:rsid w:val="003354FD"/>
    <w:rsid w:val="003571B1"/>
    <w:rsid w:val="00362EF5"/>
    <w:rsid w:val="003640F2"/>
    <w:rsid w:val="00432214"/>
    <w:rsid w:val="00444E5C"/>
    <w:rsid w:val="00465C49"/>
    <w:rsid w:val="0048120B"/>
    <w:rsid w:val="0048438F"/>
    <w:rsid w:val="004A2E7C"/>
    <w:rsid w:val="004E48A0"/>
    <w:rsid w:val="004F000A"/>
    <w:rsid w:val="00502AE0"/>
    <w:rsid w:val="00521B0E"/>
    <w:rsid w:val="00542CDB"/>
    <w:rsid w:val="005516D7"/>
    <w:rsid w:val="005517E6"/>
    <w:rsid w:val="00592EAD"/>
    <w:rsid w:val="005A313B"/>
    <w:rsid w:val="00601850"/>
    <w:rsid w:val="00627AF4"/>
    <w:rsid w:val="006525AE"/>
    <w:rsid w:val="00657EB7"/>
    <w:rsid w:val="006B4E79"/>
    <w:rsid w:val="0071673D"/>
    <w:rsid w:val="007265BD"/>
    <w:rsid w:val="0077113A"/>
    <w:rsid w:val="007B6E8C"/>
    <w:rsid w:val="008217AD"/>
    <w:rsid w:val="00836512"/>
    <w:rsid w:val="00851907"/>
    <w:rsid w:val="008F3B21"/>
    <w:rsid w:val="009033D3"/>
    <w:rsid w:val="00995D2A"/>
    <w:rsid w:val="009A6602"/>
    <w:rsid w:val="009B0B37"/>
    <w:rsid w:val="00A52F59"/>
    <w:rsid w:val="00A62ECF"/>
    <w:rsid w:val="00A76073"/>
    <w:rsid w:val="00A77092"/>
    <w:rsid w:val="00AA2384"/>
    <w:rsid w:val="00AB4365"/>
    <w:rsid w:val="00AC2160"/>
    <w:rsid w:val="00AD0ACF"/>
    <w:rsid w:val="00AD76F8"/>
    <w:rsid w:val="00AE3DD7"/>
    <w:rsid w:val="00B06ADF"/>
    <w:rsid w:val="00B376E1"/>
    <w:rsid w:val="00B71560"/>
    <w:rsid w:val="00BC4A78"/>
    <w:rsid w:val="00C61736"/>
    <w:rsid w:val="00C969B2"/>
    <w:rsid w:val="00D37198"/>
    <w:rsid w:val="00D420C0"/>
    <w:rsid w:val="00D7631E"/>
    <w:rsid w:val="00D8114F"/>
    <w:rsid w:val="00DA55D4"/>
    <w:rsid w:val="00DC4613"/>
    <w:rsid w:val="00DD1FB9"/>
    <w:rsid w:val="00E17536"/>
    <w:rsid w:val="00E549AF"/>
    <w:rsid w:val="00E56E8D"/>
    <w:rsid w:val="00E62F1D"/>
    <w:rsid w:val="00EA1CBA"/>
    <w:rsid w:val="00EC0199"/>
    <w:rsid w:val="00EC4D96"/>
    <w:rsid w:val="00F23546"/>
    <w:rsid w:val="00F61AF3"/>
    <w:rsid w:val="00F72AF2"/>
    <w:rsid w:val="00F92045"/>
    <w:rsid w:val="00FF5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234E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234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98381">
      <w:bodyDiv w:val="1"/>
      <w:marLeft w:val="0"/>
      <w:marRight w:val="0"/>
      <w:marTop w:val="0"/>
      <w:marBottom w:val="0"/>
      <w:divBdr>
        <w:top w:val="none" w:sz="0" w:space="0" w:color="auto"/>
        <w:left w:val="none" w:sz="0" w:space="0" w:color="auto"/>
        <w:bottom w:val="none" w:sz="0" w:space="0" w:color="auto"/>
        <w:right w:val="none" w:sz="0" w:space="0" w:color="auto"/>
      </w:divBdr>
    </w:div>
    <w:div w:id="827555630">
      <w:bodyDiv w:val="1"/>
      <w:marLeft w:val="0"/>
      <w:marRight w:val="0"/>
      <w:marTop w:val="0"/>
      <w:marBottom w:val="0"/>
      <w:divBdr>
        <w:top w:val="none" w:sz="0" w:space="0" w:color="auto"/>
        <w:left w:val="none" w:sz="0" w:space="0" w:color="auto"/>
        <w:bottom w:val="none" w:sz="0" w:space="0" w:color="auto"/>
        <w:right w:val="none" w:sz="0" w:space="0" w:color="auto"/>
      </w:divBdr>
    </w:div>
    <w:div w:id="940769442">
      <w:bodyDiv w:val="1"/>
      <w:marLeft w:val="0"/>
      <w:marRight w:val="0"/>
      <w:marTop w:val="0"/>
      <w:marBottom w:val="0"/>
      <w:divBdr>
        <w:top w:val="none" w:sz="0" w:space="0" w:color="auto"/>
        <w:left w:val="none" w:sz="0" w:space="0" w:color="auto"/>
        <w:bottom w:val="none" w:sz="0" w:space="0" w:color="auto"/>
        <w:right w:val="none" w:sz="0" w:space="0" w:color="auto"/>
      </w:divBdr>
    </w:div>
    <w:div w:id="1046224232">
      <w:bodyDiv w:val="1"/>
      <w:marLeft w:val="0"/>
      <w:marRight w:val="0"/>
      <w:marTop w:val="0"/>
      <w:marBottom w:val="0"/>
      <w:divBdr>
        <w:top w:val="none" w:sz="0" w:space="0" w:color="auto"/>
        <w:left w:val="none" w:sz="0" w:space="0" w:color="auto"/>
        <w:bottom w:val="none" w:sz="0" w:space="0" w:color="auto"/>
        <w:right w:val="none" w:sz="0" w:space="0" w:color="auto"/>
      </w:divBdr>
    </w:div>
    <w:div w:id="1345863327">
      <w:bodyDiv w:val="1"/>
      <w:marLeft w:val="0"/>
      <w:marRight w:val="0"/>
      <w:marTop w:val="0"/>
      <w:marBottom w:val="0"/>
      <w:divBdr>
        <w:top w:val="none" w:sz="0" w:space="0" w:color="auto"/>
        <w:left w:val="none" w:sz="0" w:space="0" w:color="auto"/>
        <w:bottom w:val="none" w:sz="0" w:space="0" w:color="auto"/>
        <w:right w:val="none" w:sz="0" w:space="0" w:color="auto"/>
      </w:divBdr>
    </w:div>
    <w:div w:id="1490710595">
      <w:bodyDiv w:val="1"/>
      <w:marLeft w:val="0"/>
      <w:marRight w:val="0"/>
      <w:marTop w:val="0"/>
      <w:marBottom w:val="0"/>
      <w:divBdr>
        <w:top w:val="none" w:sz="0" w:space="0" w:color="auto"/>
        <w:left w:val="none" w:sz="0" w:space="0" w:color="auto"/>
        <w:bottom w:val="none" w:sz="0" w:space="0" w:color="auto"/>
        <w:right w:val="none" w:sz="0" w:space="0" w:color="auto"/>
      </w:divBdr>
    </w:div>
    <w:div w:id="1612973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09F3B-7238-475B-810C-AD4B28500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3</TotalTime>
  <Pages>17</Pages>
  <Words>7367</Words>
  <Characters>4199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35</cp:revision>
  <dcterms:created xsi:type="dcterms:W3CDTF">2020-11-12T14:40:00Z</dcterms:created>
  <dcterms:modified xsi:type="dcterms:W3CDTF">2020-11-3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fc00ee-e7ed-3932-94bc-bd509a7ba342</vt:lpwstr>
  </property>
  <property fmtid="{D5CDD505-2E9C-101B-9397-08002B2CF9AE}" pid="4" name="Mendeley Citation Style_1">
    <vt:lpwstr>http://www.zotero.org/styles/harvard-london-south-bank-university</vt:lpwstr>
  </property>
  <property fmtid="{D5CDD505-2E9C-101B-9397-08002B2CF9AE}" pid="5" name="Mendeley Recent Style Id 0_1">
    <vt:lpwstr>http://www.zotero.org/styles/african-online-scientific-information-systems-harvard</vt:lpwstr>
  </property>
  <property fmtid="{D5CDD505-2E9C-101B-9397-08002B2CF9AE}" pid="6" name="Mendeley Recent Style Name 0_1">
    <vt:lpwstr>African Online Scientific Information Systems - Harvar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coventry-university</vt:lpwstr>
  </property>
  <property fmtid="{D5CDD505-2E9C-101B-9397-08002B2CF9AE}" pid="12" name="Mendeley Recent Style Name 3_1">
    <vt:lpwstr>Coventry University - Harvard</vt:lpwstr>
  </property>
  <property fmtid="{D5CDD505-2E9C-101B-9397-08002B2CF9AE}" pid="13" name="Mendeley Recent Style Id 4_1">
    <vt:lpwstr>http://www.zotero.org/styles/de-montfort-university-harvard</vt:lpwstr>
  </property>
  <property fmtid="{D5CDD505-2E9C-101B-9397-08002B2CF9AE}" pid="14" name="Mendeley Recent Style Name 4_1">
    <vt:lpwstr>De Montfort University - Harvard</vt:lpwstr>
  </property>
  <property fmtid="{D5CDD505-2E9C-101B-9397-08002B2CF9AE}" pid="15" name="Mendeley Recent Style Id 5_1">
    <vt:lpwstr>http://www.zotero.org/styles/elsevier-harvard-without-titles</vt:lpwstr>
  </property>
  <property fmtid="{D5CDD505-2E9C-101B-9397-08002B2CF9AE}" pid="16" name="Mendeley Recent Style Name 5_1">
    <vt:lpwstr>Elsevier - Harvard (without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harvard-london-south-bank-university</vt:lpwstr>
  </property>
  <property fmtid="{D5CDD505-2E9C-101B-9397-08002B2CF9AE}" pid="22" name="Mendeley Recent Style Name 8_1">
    <vt:lpwstr>London South Bank University - Harvard</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